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 xml:space="preserve">comparação entre dinâmicas evolutiva, ecológica e </w:t>
      </w:r>
      <w:proofErr w:type="spellStart"/>
      <w:r w:rsidRPr="00C24A29">
        <w:rPr>
          <w:rFonts w:ascii="Calibri" w:hAnsi="Calibri"/>
          <w:b/>
          <w:smallCaps/>
          <w:color w:val="000000" w:themeColor="text1"/>
          <w:sz w:val="32"/>
          <w:szCs w:val="32"/>
        </w:rPr>
        <w:t>eco-evolutiva</w:t>
      </w:r>
      <w:proofErr w:type="spellEnd"/>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 xml:space="preserve">comparação entre dinâmicas evolutiva, ecológica e </w:t>
      </w:r>
      <w:proofErr w:type="spellStart"/>
      <w:r w:rsidRPr="00C24A29">
        <w:rPr>
          <w:rFonts w:ascii="Calibri" w:hAnsi="Calibri"/>
          <w:b/>
          <w:smallCaps/>
          <w:color w:val="000000" w:themeColor="text1"/>
          <w:sz w:val="32"/>
          <w:szCs w:val="32"/>
        </w:rPr>
        <w:t>eco-evolutiva</w:t>
      </w:r>
      <w:proofErr w:type="spellEnd"/>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Alexandre </w:t>
      </w:r>
      <w:proofErr w:type="spellStart"/>
      <w:r w:rsidRPr="00387CE3">
        <w:rPr>
          <w:rFonts w:ascii="Calibri" w:hAnsi="Calibri"/>
          <w:smallCaps/>
          <w:color w:val="000000" w:themeColor="text1"/>
          <w:sz w:val="28"/>
          <w:szCs w:val="28"/>
        </w:rPr>
        <w:t>Adalardo</w:t>
      </w:r>
      <w:proofErr w:type="spellEnd"/>
      <w:r w:rsidRPr="00387CE3">
        <w:rPr>
          <w:rFonts w:ascii="Calibri" w:hAnsi="Calibri"/>
          <w:smallCaps/>
          <w:color w:val="000000" w:themeColor="text1"/>
          <w:sz w:val="28"/>
          <w:szCs w:val="28"/>
        </w:rPr>
        <w:t xml:space="preserve">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proofErr w:type="spellStart"/>
      <w:r w:rsidRPr="00387CE3">
        <w:rPr>
          <w:rFonts w:ascii="Calibri" w:hAnsi="Calibri"/>
          <w:smallCaps/>
          <w:color w:val="000000" w:themeColor="text1"/>
          <w:sz w:val="28"/>
          <w:szCs w:val="28"/>
        </w:rPr>
        <w:t>Coorientador</w:t>
      </w:r>
      <w:proofErr w:type="spellEnd"/>
      <w:r w:rsidRPr="00387CE3">
        <w:rPr>
          <w:rFonts w:ascii="Calibri" w:hAnsi="Calibri"/>
          <w:smallCaps/>
          <w:color w:val="000000" w:themeColor="text1"/>
          <w:sz w:val="28"/>
          <w:szCs w:val="28"/>
        </w:rPr>
        <w:t>:</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Paulo Inácio de </w:t>
      </w:r>
      <w:proofErr w:type="spellStart"/>
      <w:r w:rsidRPr="00387CE3">
        <w:rPr>
          <w:rFonts w:ascii="Calibri" w:hAnsi="Calibri"/>
          <w:smallCaps/>
          <w:color w:val="000000" w:themeColor="text1"/>
          <w:sz w:val="28"/>
          <w:szCs w:val="28"/>
        </w:rPr>
        <w:t>Knegt</w:t>
      </w:r>
      <w:proofErr w:type="spellEnd"/>
      <w:r w:rsidRPr="00387CE3">
        <w:rPr>
          <w:rFonts w:ascii="Calibri" w:hAnsi="Calibri"/>
          <w:smallCaps/>
          <w:color w:val="000000" w:themeColor="text1"/>
          <w:sz w:val="28"/>
          <w:szCs w:val="28"/>
        </w:rPr>
        <w:t xml:space="preserve">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proofErr w:type="spellStart"/>
      <w:r w:rsidRPr="00354016">
        <w:rPr>
          <w:rFonts w:ascii="Calibri" w:hAnsi="Calibri"/>
          <w:color w:val="000000" w:themeColor="text1"/>
          <w:sz w:val="24"/>
          <w:szCs w:val="24"/>
        </w:rPr>
        <w:t>Monclar</w:t>
      </w:r>
      <w:proofErr w:type="spellEnd"/>
      <w:r w:rsidRPr="00354016">
        <w:rPr>
          <w:rFonts w:ascii="Calibri" w:hAnsi="Calibri"/>
          <w:color w:val="000000" w:themeColor="text1"/>
          <w:sz w:val="24"/>
          <w:szCs w:val="24"/>
        </w:rPr>
        <w:t xml:space="preserve">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 xml:space="preserve">Efeito do distúrbio nas estratégias de vida: comparação entre dinâmicas evolutiva, ecológica e </w:t>
      </w:r>
      <w:proofErr w:type="spellStart"/>
      <w:r w:rsidRPr="00354016">
        <w:rPr>
          <w:rFonts w:ascii="Calibri" w:hAnsi="Calibri"/>
          <w:color w:val="000000" w:themeColor="text1"/>
          <w:sz w:val="24"/>
          <w:szCs w:val="24"/>
        </w:rPr>
        <w:t>eco-evolutiva</w:t>
      </w:r>
      <w:proofErr w:type="spellEnd"/>
    </w:p>
    <w:p w14:paraId="3C77AC67" w14:textId="7349D69A"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Número de páginas</w:t>
      </w:r>
      <w:proofErr w:type="gramStart"/>
      <w:r w:rsidRPr="00354016">
        <w:rPr>
          <w:rFonts w:ascii="Calibri" w:hAnsi="Calibri"/>
          <w:color w:val="000000" w:themeColor="text1"/>
          <w:sz w:val="24"/>
          <w:szCs w:val="24"/>
          <w:highlight w:val="yellow"/>
        </w:rPr>
        <w:t xml:space="preserve">: </w:t>
      </w:r>
      <w:r w:rsidR="002D0946" w:rsidRPr="00354016">
        <w:rPr>
          <w:rFonts w:ascii="Calibri" w:hAnsi="Calibri"/>
          <w:color w:val="000000" w:themeColor="text1"/>
          <w:sz w:val="24"/>
          <w:szCs w:val="24"/>
          <w:highlight w:val="yellow"/>
        </w:rPr>
        <w:t>?</w:t>
      </w:r>
      <w:proofErr w:type="gramEnd"/>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 xml:space="preserve">Dinâmica </w:t>
      </w:r>
      <w:proofErr w:type="spellStart"/>
      <w:r w:rsidR="002E150D" w:rsidRPr="00354016">
        <w:rPr>
          <w:rFonts w:ascii="Calibri" w:hAnsi="Calibri"/>
          <w:color w:val="000000" w:themeColor="text1"/>
          <w:sz w:val="24"/>
          <w:szCs w:val="24"/>
        </w:rPr>
        <w:t>eco-evolutiva</w:t>
      </w:r>
      <w:proofErr w:type="spellEnd"/>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Alexandre </w:t>
      </w:r>
      <w:proofErr w:type="spellStart"/>
      <w:r w:rsidRPr="00E325BB">
        <w:rPr>
          <w:rFonts w:ascii="Calibri" w:hAnsi="Calibri"/>
          <w:color w:val="000000" w:themeColor="text1"/>
          <w:sz w:val="24"/>
          <w:szCs w:val="24"/>
          <w:lang w:val="en-US"/>
        </w:rPr>
        <w:t>Ada</w:t>
      </w:r>
      <w:r w:rsidR="00E325BB" w:rsidRPr="00E325BB">
        <w:rPr>
          <w:rFonts w:ascii="Calibri" w:hAnsi="Calibri"/>
          <w:color w:val="000000" w:themeColor="text1"/>
          <w:sz w:val="24"/>
          <w:szCs w:val="24"/>
          <w:lang w:val="en-US"/>
        </w:rPr>
        <w:t>lardo</w:t>
      </w:r>
      <w:proofErr w:type="spellEnd"/>
      <w:r w:rsidR="00E325BB" w:rsidRPr="00E325BB">
        <w:rPr>
          <w:rFonts w:ascii="Calibri" w:hAnsi="Calibri"/>
          <w:color w:val="000000" w:themeColor="text1"/>
          <w:sz w:val="24"/>
          <w:szCs w:val="24"/>
          <w:lang w:val="en-US"/>
        </w:rPr>
        <w:t xml:space="preserve">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w:t>
      </w:r>
      <w:proofErr w:type="spellStart"/>
      <w:r>
        <w:rPr>
          <w:rFonts w:ascii="Calibri" w:hAnsi="Calibri"/>
          <w:color w:val="000000" w:themeColor="text1"/>
          <w:sz w:val="24"/>
          <w:szCs w:val="24"/>
          <w:lang w:val="en-US"/>
        </w:rPr>
        <w:t>Orientador</w:t>
      </w:r>
      <w:proofErr w:type="spellEnd"/>
      <w:r>
        <w:rPr>
          <w:rFonts w:ascii="Calibri" w:hAnsi="Calibri"/>
          <w:color w:val="000000" w:themeColor="text1"/>
          <w:sz w:val="24"/>
          <w:szCs w:val="24"/>
          <w:lang w:val="en-US"/>
        </w:rPr>
        <w:t>)</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1C6AECA3" w14:textId="77777777" w:rsidR="00DB389D" w:rsidRDefault="00DB389D"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D427FB" w:rsidRDefault="00D443EC" w:rsidP="008828E8">
      <w:pPr>
        <w:jc w:val="right"/>
        <w:rPr>
          <w:b/>
          <w:i/>
        </w:rPr>
      </w:pPr>
      <w:r>
        <w:rPr>
          <w:b/>
          <w:i/>
        </w:rPr>
        <w:t>Dedico</w:t>
      </w:r>
      <w:r w:rsidR="008828E8" w:rsidRPr="00D427FB">
        <w:rPr>
          <w:b/>
          <w:i/>
        </w:rPr>
        <w:t xml:space="preserve"> à minha mãe, Carla, ao meu pai, Augusto, e ao meu irmão, Gustavo</w:t>
      </w:r>
    </w:p>
    <w:p w14:paraId="4F7D31A1" w14:textId="77777777" w:rsidR="008828E8" w:rsidRPr="00D427FB" w:rsidRDefault="008828E8" w:rsidP="008828E8">
      <w:pPr>
        <w:jc w:val="right"/>
        <w:rPr>
          <w:b/>
          <w:i/>
        </w:rPr>
      </w:pPr>
      <w:r w:rsidRPr="00D427FB">
        <w:rPr>
          <w:b/>
          <w:i/>
        </w:rPr>
        <w:t>Na tentativa de mostrar um pouco do meu mundo de ervas daninhas e tudo mais</w:t>
      </w:r>
    </w:p>
    <w:p w14:paraId="10E5C442" w14:textId="77777777" w:rsidR="008828E8" w:rsidRPr="00D427FB" w:rsidRDefault="008828E8" w:rsidP="008828E8">
      <w:pPr>
        <w:jc w:val="right"/>
        <w:rPr>
          <w:b/>
          <w:i/>
        </w:rPr>
      </w:pPr>
      <w:r w:rsidRPr="00D427FB">
        <w:rPr>
          <w:b/>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proofErr w:type="gramStart"/>
      <w:r w:rsidRPr="00D427FB">
        <w:rPr>
          <w:b/>
        </w:rPr>
        <w:t>natureza</w:t>
      </w:r>
      <w:proofErr w:type="gramEnd"/>
      <w:r w:rsidRPr="00D427FB">
        <w:rPr>
          <w:b/>
        </w:rPr>
        <w:t xml:space="preserve"> morta </w:t>
      </w:r>
    </w:p>
    <w:p w14:paraId="0E73D6E8" w14:textId="77777777" w:rsidR="00AE5A9F" w:rsidRPr="00D427FB" w:rsidRDefault="00AE5A9F" w:rsidP="00AE5A9F">
      <w:pPr>
        <w:jc w:val="right"/>
      </w:pPr>
      <w:proofErr w:type="gramStart"/>
      <w:r w:rsidRPr="00D427FB">
        <w:t>toda</w:t>
      </w:r>
      <w:proofErr w:type="gramEnd"/>
      <w:r w:rsidRPr="00D427FB">
        <w:t xml:space="preserve">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proofErr w:type="spellStart"/>
      <w:r w:rsidRPr="00D427FB">
        <w:t>Cacaso</w:t>
      </w:r>
      <w:proofErr w:type="spellEnd"/>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1BA4090B"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w:t>
      </w:r>
      <w:proofErr w:type="spellStart"/>
      <w:r w:rsidRPr="00B56BF0">
        <w:rPr>
          <w:rFonts w:asciiTheme="majorHAnsi" w:hAnsiTheme="majorHAnsi"/>
        </w:rPr>
        <w:t>Adalardo</w:t>
      </w:r>
      <w:proofErr w:type="spellEnd"/>
      <w:r w:rsidRPr="00B56BF0">
        <w:rPr>
          <w:rFonts w:asciiTheme="majorHAnsi" w:hAnsiTheme="majorHAnsi"/>
        </w:rPr>
        <w:t xml:space="preserve">,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w:t>
      </w:r>
      <w:proofErr w:type="spellStart"/>
      <w:r w:rsidRPr="00B56BF0">
        <w:rPr>
          <w:rFonts w:asciiTheme="majorHAnsi" w:hAnsiTheme="majorHAnsi"/>
        </w:rPr>
        <w:t>coorientador</w:t>
      </w:r>
      <w:proofErr w:type="spellEnd"/>
      <w:r w:rsidRPr="00B56BF0">
        <w:rPr>
          <w:rFonts w:asciiTheme="majorHAnsi" w:hAnsiTheme="majorHAnsi"/>
        </w:rPr>
        <w:t>,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proofErr w:type="spellStart"/>
      <w:r w:rsidR="004D65CA" w:rsidRPr="00B56BF0">
        <w:rPr>
          <w:rFonts w:asciiTheme="majorHAnsi" w:hAnsiTheme="majorHAnsi"/>
        </w:rPr>
        <w:t>Ayana</w:t>
      </w:r>
      <w:proofErr w:type="spellEnd"/>
      <w:r w:rsidR="004D65CA" w:rsidRPr="00B56BF0">
        <w:rPr>
          <w:rFonts w:asciiTheme="majorHAnsi" w:hAnsiTheme="majorHAnsi"/>
        </w:rPr>
        <w:t xml:space="preserve"> Martins e Rodrigo </w:t>
      </w:r>
      <w:proofErr w:type="spellStart"/>
      <w:r w:rsidR="004D65CA" w:rsidRPr="00B56BF0">
        <w:rPr>
          <w:rFonts w:asciiTheme="majorHAnsi" w:hAnsiTheme="majorHAnsi"/>
        </w:rPr>
        <w:t>Cogni</w:t>
      </w:r>
      <w:proofErr w:type="spellEnd"/>
      <w:r w:rsidR="004D65CA" w:rsidRPr="00B56BF0">
        <w:rPr>
          <w:rFonts w:asciiTheme="majorHAnsi" w:hAnsiTheme="majorHAnsi"/>
        </w:rPr>
        <w:t xml:space="preserve">, pelo acompanhamento e direcionamento. </w:t>
      </w:r>
      <w:r w:rsidR="00C45283" w:rsidRPr="00B56BF0">
        <w:rPr>
          <w:rFonts w:asciiTheme="majorHAnsi" w:hAnsiTheme="majorHAnsi"/>
        </w:rPr>
        <w:t xml:space="preserve">Em especial à </w:t>
      </w:r>
      <w:proofErr w:type="spellStart"/>
      <w:r w:rsidR="00C45283" w:rsidRPr="00B56BF0">
        <w:rPr>
          <w:rFonts w:asciiTheme="majorHAnsi" w:hAnsiTheme="majorHAnsi"/>
        </w:rPr>
        <w:t>Ayana</w:t>
      </w:r>
      <w:proofErr w:type="spellEnd"/>
      <w:r w:rsidR="004D65CA" w:rsidRPr="00B56BF0">
        <w:rPr>
          <w:rFonts w:asciiTheme="majorHAnsi" w:hAnsiTheme="majorHAnsi"/>
        </w:rPr>
        <w:t xml:space="preserve">, pela empolgação com o projeto e a ciência de forma geral, pelo envolvimento (visceral!) </w:t>
      </w:r>
      <w:proofErr w:type="gramStart"/>
      <w:r w:rsidR="004D65CA" w:rsidRPr="00B56BF0">
        <w:rPr>
          <w:rFonts w:asciiTheme="majorHAnsi" w:hAnsiTheme="majorHAnsi"/>
        </w:rPr>
        <w:t>com</w:t>
      </w:r>
      <w:proofErr w:type="gramEnd"/>
      <w:r w:rsidR="004D65CA" w:rsidRPr="00B56BF0">
        <w:rPr>
          <w:rFonts w:asciiTheme="majorHAnsi" w:hAnsiTheme="majorHAnsi"/>
        </w:rPr>
        <w:t xml:space="preserve">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w:t>
      </w:r>
      <w:proofErr w:type="spellStart"/>
      <w:r w:rsidRPr="00B56BF0">
        <w:rPr>
          <w:rFonts w:asciiTheme="majorHAnsi" w:hAnsiTheme="majorHAnsi"/>
        </w:rPr>
        <w:t>Chalom</w:t>
      </w:r>
      <w:proofErr w:type="spellEnd"/>
      <w:r w:rsidRPr="00B56BF0">
        <w:rPr>
          <w:rFonts w:asciiTheme="majorHAnsi" w:hAnsiTheme="majorHAnsi"/>
        </w:rPr>
        <w:t xml:space="preserve">, </w:t>
      </w:r>
      <w:r w:rsidR="00731CD8" w:rsidRPr="00B56BF0">
        <w:rPr>
          <w:rFonts w:asciiTheme="majorHAnsi" w:hAnsiTheme="majorHAnsi"/>
        </w:rPr>
        <w:t xml:space="preserve">por ter me ajudado muito com o Hipercubo Latino e com o </w:t>
      </w:r>
      <w:proofErr w:type="spellStart"/>
      <w:r w:rsidR="00731CD8" w:rsidRPr="00B56BF0">
        <w:rPr>
          <w:rFonts w:asciiTheme="majorHAnsi" w:hAnsiTheme="majorHAnsi"/>
        </w:rPr>
        <w:t>Ábacus</w:t>
      </w:r>
      <w:proofErr w:type="spellEnd"/>
      <w:r w:rsidR="00731CD8" w:rsidRPr="00B56BF0">
        <w:rPr>
          <w:rFonts w:asciiTheme="majorHAnsi" w:hAnsiTheme="majorHAnsi"/>
        </w:rPr>
        <w:t xml:space="preserve">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 xml:space="preserve">ente, e queridos colegas do </w:t>
      </w:r>
      <w:proofErr w:type="spellStart"/>
      <w:r w:rsidR="004B49C9" w:rsidRPr="00B56BF0">
        <w:rPr>
          <w:rFonts w:asciiTheme="majorHAnsi" w:hAnsiTheme="majorHAnsi"/>
        </w:rPr>
        <w:t>LabT</w:t>
      </w:r>
      <w:r w:rsidRPr="00B56BF0">
        <w:rPr>
          <w:rFonts w:asciiTheme="majorHAnsi" w:hAnsiTheme="majorHAnsi"/>
        </w:rPr>
        <w:t>rop</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 xml:space="preserve">Vera e </w:t>
      </w:r>
      <w:proofErr w:type="spellStart"/>
      <w:r w:rsidRPr="00B56BF0">
        <w:rPr>
          <w:rFonts w:asciiTheme="majorHAnsi" w:hAnsiTheme="majorHAnsi"/>
        </w:rPr>
        <w:t>Shirlene</w:t>
      </w:r>
      <w:proofErr w:type="spellEnd"/>
      <w:r w:rsidRPr="00B56BF0">
        <w:rPr>
          <w:rFonts w:asciiTheme="majorHAnsi" w:hAnsiTheme="majorHAnsi"/>
        </w:rPr>
        <w:t>,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 xml:space="preserve">Renata </w:t>
      </w:r>
      <w:proofErr w:type="spellStart"/>
      <w:r w:rsidRPr="00B56BF0">
        <w:rPr>
          <w:rFonts w:asciiTheme="majorHAnsi" w:hAnsiTheme="majorHAnsi"/>
        </w:rPr>
        <w:t>Pardini</w:t>
      </w:r>
      <w:proofErr w:type="spellEnd"/>
      <w:r w:rsidRPr="00B56BF0">
        <w:rPr>
          <w:rFonts w:asciiTheme="majorHAnsi" w:hAnsiTheme="majorHAnsi"/>
        </w:rPr>
        <w:t>,</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w:t>
      </w:r>
      <w:proofErr w:type="spellStart"/>
      <w:r w:rsidRPr="00B56BF0">
        <w:rPr>
          <w:rFonts w:asciiTheme="majorHAnsi" w:hAnsiTheme="majorHAnsi"/>
        </w:rPr>
        <w:t>Lahr</w:t>
      </w:r>
      <w:proofErr w:type="spellEnd"/>
      <w:r w:rsidRPr="00B56BF0">
        <w:rPr>
          <w:rFonts w:asciiTheme="majorHAnsi" w:hAnsiTheme="majorHAnsi"/>
        </w:rPr>
        <w:t xml:space="preserve">,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w:t>
      </w:r>
      <w:proofErr w:type="spellStart"/>
      <w:r w:rsidR="00CA4175" w:rsidRPr="00B56BF0">
        <w:rPr>
          <w:rFonts w:asciiTheme="majorHAnsi" w:hAnsiTheme="majorHAnsi"/>
        </w:rPr>
        <w:t>Ábacus</w:t>
      </w:r>
      <w:proofErr w:type="spellEnd"/>
      <w:r w:rsidR="00CA4175" w:rsidRPr="00B56BF0">
        <w:rPr>
          <w:rFonts w:asciiTheme="majorHAnsi" w:hAnsiTheme="majorHAnsi"/>
        </w:rPr>
        <w:t xml:space="preserve">, </w:t>
      </w:r>
      <w:r w:rsidRPr="00B56BF0">
        <w:rPr>
          <w:rFonts w:asciiTheme="majorHAnsi" w:hAnsiTheme="majorHAnsi"/>
        </w:rPr>
        <w:t xml:space="preserve">e </w:t>
      </w:r>
      <w:proofErr w:type="spellStart"/>
      <w:r w:rsidR="00F23E98" w:rsidRPr="00B56BF0">
        <w:rPr>
          <w:rFonts w:asciiTheme="majorHAnsi" w:hAnsiTheme="majorHAnsi"/>
        </w:rPr>
        <w:t>Diogro</w:t>
      </w:r>
      <w:proofErr w:type="spellEnd"/>
      <w:r w:rsidR="00F23E98" w:rsidRPr="00B56BF0">
        <w:rPr>
          <w:rFonts w:asciiTheme="majorHAnsi" w:hAnsiTheme="majorHAnsi"/>
        </w:rPr>
        <w:t xml:space="preserve">,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Revisores cuidadosos do texto: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Caires, Mali, Gabriela Marin, Luiz Carlos de Oliveira, Vitor Queiroz e Alexandre. Sei que a disponibilidade de tempo de vocês é curta e reconheço o esforço despendido nesta tarefa difícil. Obrigada! Agradeço, em especial,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1AB3071E"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xml:space="preserve">, Thais Lopes, Jaqueline Costal, Paula </w:t>
      </w:r>
      <w:proofErr w:type="spellStart"/>
      <w:r w:rsidR="004D65CA" w:rsidRPr="00B56BF0">
        <w:rPr>
          <w:rFonts w:asciiTheme="majorHAnsi" w:hAnsiTheme="majorHAnsi"/>
        </w:rPr>
        <w:t>Giroldo</w:t>
      </w:r>
      <w:proofErr w:type="spellEnd"/>
      <w:r w:rsidR="004D65CA" w:rsidRPr="00B56BF0">
        <w:rPr>
          <w:rFonts w:asciiTheme="majorHAnsi" w:hAnsiTheme="majorHAnsi"/>
        </w:rPr>
        <w:t>, Mariana Fogo e Pedro Hirata, que, das mais diversas formas, estiveram disponíveis e caminharam ao meu lado ao longo do mestrado, sempre cuidando de mim e me tornando mais forte e mais feliz!</w:t>
      </w:r>
    </w:p>
    <w:p w14:paraId="54324C37" w14:textId="56A87502"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pelo carinho, pela amizade. Obrigada pelos almoços, jantares e risadas. </w:t>
      </w:r>
      <w:r>
        <w:rPr>
          <w:rFonts w:asciiTheme="majorHAnsi" w:hAnsiTheme="majorHAnsi"/>
        </w:rPr>
        <w:t>Sem vocês, não consig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4951FCA"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fazer sentir a pessoa mais sortuda do mundo quando diz que</w:t>
      </w:r>
      <w:r w:rsidR="004011E7">
        <w:rPr>
          <w:rFonts w:asciiTheme="majorHAnsi" w:hAnsiTheme="majorHAnsi"/>
        </w:rPr>
        <w:t xml:space="preserve"> </w:t>
      </w:r>
      <w:r w:rsidR="00A127DC">
        <w:rPr>
          <w:rFonts w:asciiTheme="majorHAnsi" w:hAnsiTheme="majorHAnsi"/>
        </w:rPr>
        <w:t>[</w:t>
      </w:r>
      <w:r w:rsidR="00A127DC" w:rsidRPr="00A127DC">
        <w:rPr>
          <w:rFonts w:asciiTheme="majorHAnsi" w:hAnsiTheme="majorHAnsi"/>
          <w:highlight w:val="yellow"/>
        </w:rPr>
        <w:t>COMPLEMENTAR</w:t>
      </w:r>
      <w:r w:rsidR="00A127DC">
        <w:rPr>
          <w:rFonts w:asciiTheme="majorHAnsi" w:hAnsiTheme="majorHAnsi"/>
        </w:rPr>
        <w:t>].</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w:t>
      </w:r>
      <w:proofErr w:type="gramStart"/>
      <w:r w:rsidRPr="00B56BF0">
        <w:rPr>
          <w:rFonts w:asciiTheme="majorHAnsi" w:hAnsiTheme="majorHAnsi"/>
        </w:rPr>
        <w:t>dizer - me</w:t>
      </w:r>
      <w:proofErr w:type="gramEnd"/>
      <w:r w:rsidRPr="00B56BF0">
        <w:rPr>
          <w:rFonts w:asciiTheme="majorHAnsi" w:hAnsiTheme="majorHAnsi"/>
        </w:rPr>
        <w:t xml:space="preserv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7EEA7FAA"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 xml:space="preserve">ao Daniel, meu namorado e companheiro, com quem tenho o prazer de conviver, de conversar sobre o mestrado e todo o resto, que tanto me ajuda em fases de muita ansiedade e que compartilha comigo as felicidades do projeto, mesmo sempre “achando tudo </w:t>
      </w:r>
      <w:r w:rsidRPr="00B56BF0">
        <w:rPr>
          <w:rFonts w:asciiTheme="majorHAnsi" w:hAnsiTheme="majorHAnsi"/>
        </w:rPr>
        <w:lastRenderedPageBreak/>
        <w:t>muito difícil”. Meu amor, obrigada por todo o carinho, a paciência e o aconchego (e por ter cuidado da casa sozinho no último semestre!)</w:t>
      </w:r>
    </w:p>
    <w:p w14:paraId="1BADF758" w14:textId="3F6C036A" w:rsidR="00666655" w:rsidRPr="005D2103" w:rsidRDefault="00666655" w:rsidP="00457151">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24FCD30" w14:textId="77777777" w:rsidR="005D2103" w:rsidRDefault="005D2103" w:rsidP="005D2103">
      <w:pPr>
        <w:pStyle w:val="TOC1"/>
        <w:spacing w:line="276" w:lineRule="auto"/>
        <w:rPr>
          <w:color w:val="7F7F7F" w:themeColor="text1" w:themeTint="80"/>
          <w:sz w:val="24"/>
          <w:szCs w:val="24"/>
        </w:rPr>
      </w:pPr>
    </w:p>
    <w:p w14:paraId="5E561CC4" w14:textId="77777777" w:rsidR="005D2103" w:rsidRDefault="00457151" w:rsidP="005D2103">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5D2103">
        <w:rPr>
          <w:noProof/>
        </w:rPr>
        <w:t>1</w:t>
      </w:r>
      <w:r w:rsidR="005D2103">
        <w:rPr>
          <w:rFonts w:eastAsiaTheme="minorEastAsia"/>
          <w:b w:val="0"/>
          <w:bCs w:val="0"/>
          <w:caps w:val="0"/>
          <w:noProof/>
          <w:sz w:val="24"/>
          <w:szCs w:val="24"/>
          <w:u w:val="none"/>
          <w:lang w:val="en-US"/>
        </w:rPr>
        <w:tab/>
      </w:r>
      <w:r w:rsidR="005D2103" w:rsidRPr="00C41FFC">
        <w:rPr>
          <w:noProof/>
          <w:color w:val="000000" w:themeColor="text1"/>
        </w:rPr>
        <w:t>RESUMO</w:t>
      </w:r>
      <w:r w:rsidR="005D2103">
        <w:rPr>
          <w:noProof/>
        </w:rPr>
        <w:tab/>
      </w:r>
      <w:r w:rsidR="005D2103">
        <w:rPr>
          <w:noProof/>
        </w:rPr>
        <w:fldChar w:fldCharType="begin"/>
      </w:r>
      <w:r w:rsidR="005D2103">
        <w:rPr>
          <w:noProof/>
        </w:rPr>
        <w:instrText xml:space="preserve"> PAGEREF _Toc487883785 \h </w:instrText>
      </w:r>
      <w:r w:rsidR="005D2103">
        <w:rPr>
          <w:noProof/>
        </w:rPr>
      </w:r>
      <w:r w:rsidR="005D2103">
        <w:rPr>
          <w:noProof/>
        </w:rPr>
        <w:fldChar w:fldCharType="separate"/>
      </w:r>
      <w:r w:rsidR="001B315A">
        <w:rPr>
          <w:noProof/>
        </w:rPr>
        <w:t>11</w:t>
      </w:r>
      <w:r w:rsidR="005D2103">
        <w:rPr>
          <w:noProof/>
        </w:rPr>
        <w:fldChar w:fldCharType="end"/>
      </w:r>
    </w:p>
    <w:p w14:paraId="289A80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C41FFC">
        <w:rPr>
          <w:noProof/>
          <w:color w:val="000000" w:themeColor="text1"/>
        </w:rPr>
        <w:t>ABSTRACT</w:t>
      </w:r>
      <w:r>
        <w:rPr>
          <w:noProof/>
        </w:rPr>
        <w:tab/>
      </w:r>
      <w:r>
        <w:rPr>
          <w:noProof/>
        </w:rPr>
        <w:fldChar w:fldCharType="begin"/>
      </w:r>
      <w:r>
        <w:rPr>
          <w:noProof/>
        </w:rPr>
        <w:instrText xml:space="preserve"> PAGEREF _Toc487883786 \h </w:instrText>
      </w:r>
      <w:r>
        <w:rPr>
          <w:noProof/>
        </w:rPr>
      </w:r>
      <w:r>
        <w:rPr>
          <w:noProof/>
        </w:rPr>
        <w:fldChar w:fldCharType="separate"/>
      </w:r>
      <w:r w:rsidR="001B315A">
        <w:rPr>
          <w:noProof/>
        </w:rPr>
        <w:t>12</w:t>
      </w:r>
      <w:r>
        <w:rPr>
          <w:noProof/>
        </w:rPr>
        <w:fldChar w:fldCharType="end"/>
      </w:r>
    </w:p>
    <w:p w14:paraId="4A4AB8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C41FFC">
        <w:rPr>
          <w:noProof/>
          <w:color w:val="000000" w:themeColor="text1"/>
        </w:rPr>
        <w:t>PREFÁCIO</w:t>
      </w:r>
      <w:r>
        <w:rPr>
          <w:noProof/>
        </w:rPr>
        <w:tab/>
      </w:r>
      <w:r>
        <w:rPr>
          <w:noProof/>
        </w:rPr>
        <w:fldChar w:fldCharType="begin"/>
      </w:r>
      <w:r>
        <w:rPr>
          <w:noProof/>
        </w:rPr>
        <w:instrText xml:space="preserve"> PAGEREF _Toc487883787 \h </w:instrText>
      </w:r>
      <w:r>
        <w:rPr>
          <w:noProof/>
        </w:rPr>
      </w:r>
      <w:r>
        <w:rPr>
          <w:noProof/>
        </w:rPr>
        <w:fldChar w:fldCharType="separate"/>
      </w:r>
      <w:r w:rsidR="001B315A">
        <w:rPr>
          <w:noProof/>
        </w:rPr>
        <w:t>13</w:t>
      </w:r>
      <w:r>
        <w:rPr>
          <w:noProof/>
        </w:rPr>
        <w:fldChar w:fldCharType="end"/>
      </w:r>
    </w:p>
    <w:p w14:paraId="2FA10D0F"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C41FFC">
        <w:rPr>
          <w:noProof/>
          <w:color w:val="000000" w:themeColor="text1"/>
        </w:rPr>
        <w:t>INTRODUÇÃO</w:t>
      </w:r>
      <w:r>
        <w:rPr>
          <w:noProof/>
        </w:rPr>
        <w:tab/>
      </w:r>
      <w:r>
        <w:rPr>
          <w:noProof/>
        </w:rPr>
        <w:fldChar w:fldCharType="begin"/>
      </w:r>
      <w:r>
        <w:rPr>
          <w:noProof/>
        </w:rPr>
        <w:instrText xml:space="preserve"> PAGEREF _Toc487883788 \h </w:instrText>
      </w:r>
      <w:r>
        <w:rPr>
          <w:noProof/>
        </w:rPr>
      </w:r>
      <w:r>
        <w:rPr>
          <w:noProof/>
        </w:rPr>
        <w:fldChar w:fldCharType="separate"/>
      </w:r>
      <w:r w:rsidR="001B315A">
        <w:rPr>
          <w:noProof/>
        </w:rPr>
        <w:t>17</w:t>
      </w:r>
      <w:r>
        <w:rPr>
          <w:noProof/>
        </w:rPr>
        <w:fldChar w:fldCharType="end"/>
      </w:r>
    </w:p>
    <w:p w14:paraId="507EB7D6"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C41FFC">
        <w:rPr>
          <w:noProof/>
          <w:color w:val="000000" w:themeColor="text1"/>
        </w:rPr>
        <w:t>MATERIAL E MÉTODOS</w:t>
      </w:r>
      <w:r>
        <w:rPr>
          <w:noProof/>
        </w:rPr>
        <w:tab/>
      </w:r>
      <w:r>
        <w:rPr>
          <w:noProof/>
        </w:rPr>
        <w:fldChar w:fldCharType="begin"/>
      </w:r>
      <w:r>
        <w:rPr>
          <w:noProof/>
        </w:rPr>
        <w:instrText xml:space="preserve"> PAGEREF _Toc487883789 \h </w:instrText>
      </w:r>
      <w:r>
        <w:rPr>
          <w:noProof/>
        </w:rPr>
      </w:r>
      <w:r>
        <w:rPr>
          <w:noProof/>
        </w:rPr>
        <w:fldChar w:fldCharType="separate"/>
      </w:r>
      <w:r w:rsidR="001B315A">
        <w:rPr>
          <w:noProof/>
        </w:rPr>
        <w:t>26</w:t>
      </w:r>
      <w:r>
        <w:rPr>
          <w:noProof/>
        </w:rPr>
        <w:fldChar w:fldCharType="end"/>
      </w:r>
    </w:p>
    <w:p w14:paraId="285F8035"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C41FFC">
        <w:rPr>
          <w:noProof/>
          <w:color w:val="000000" w:themeColor="text1"/>
        </w:rPr>
        <w:t>Descrição do modelo</w:t>
      </w:r>
      <w:r>
        <w:rPr>
          <w:noProof/>
        </w:rPr>
        <w:tab/>
      </w:r>
      <w:r>
        <w:rPr>
          <w:noProof/>
        </w:rPr>
        <w:fldChar w:fldCharType="begin"/>
      </w:r>
      <w:r>
        <w:rPr>
          <w:noProof/>
        </w:rPr>
        <w:instrText xml:space="preserve"> PAGEREF _Toc487883790 \h </w:instrText>
      </w:r>
      <w:r>
        <w:rPr>
          <w:noProof/>
        </w:rPr>
      </w:r>
      <w:r>
        <w:rPr>
          <w:noProof/>
        </w:rPr>
        <w:fldChar w:fldCharType="separate"/>
      </w:r>
      <w:r w:rsidR="001B315A">
        <w:rPr>
          <w:noProof/>
        </w:rPr>
        <w:t>26</w:t>
      </w:r>
      <w:r>
        <w:rPr>
          <w:noProof/>
        </w:rPr>
        <w:fldChar w:fldCharType="end"/>
      </w:r>
    </w:p>
    <w:p w14:paraId="72C64792"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C41FFC">
        <w:rPr>
          <w:noProof/>
          <w:color w:val="000000" w:themeColor="text1"/>
        </w:rPr>
        <w:t>Cenários simulados</w:t>
      </w:r>
      <w:r>
        <w:rPr>
          <w:noProof/>
        </w:rPr>
        <w:tab/>
      </w:r>
      <w:r>
        <w:rPr>
          <w:noProof/>
        </w:rPr>
        <w:fldChar w:fldCharType="begin"/>
      </w:r>
      <w:r>
        <w:rPr>
          <w:noProof/>
        </w:rPr>
        <w:instrText xml:space="preserve"> PAGEREF _Toc487883791 \h </w:instrText>
      </w:r>
      <w:r>
        <w:rPr>
          <w:noProof/>
        </w:rPr>
      </w:r>
      <w:r>
        <w:rPr>
          <w:noProof/>
        </w:rPr>
        <w:fldChar w:fldCharType="separate"/>
      </w:r>
      <w:r w:rsidR="001B315A">
        <w:rPr>
          <w:noProof/>
        </w:rPr>
        <w:t>27</w:t>
      </w:r>
      <w:r>
        <w:rPr>
          <w:noProof/>
        </w:rPr>
        <w:fldChar w:fldCharType="end"/>
      </w:r>
    </w:p>
    <w:p w14:paraId="3BB48F7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C41FFC">
        <w:rPr>
          <w:noProof/>
          <w:color w:val="000000" w:themeColor="text1"/>
        </w:rPr>
        <w:t>Variáveis operacionais</w:t>
      </w:r>
      <w:r>
        <w:rPr>
          <w:noProof/>
        </w:rPr>
        <w:tab/>
      </w:r>
      <w:r>
        <w:rPr>
          <w:noProof/>
        </w:rPr>
        <w:fldChar w:fldCharType="begin"/>
      </w:r>
      <w:r>
        <w:rPr>
          <w:noProof/>
        </w:rPr>
        <w:instrText xml:space="preserve"> PAGEREF _Toc487883792 \h </w:instrText>
      </w:r>
      <w:r>
        <w:rPr>
          <w:noProof/>
        </w:rPr>
      </w:r>
      <w:r>
        <w:rPr>
          <w:noProof/>
        </w:rPr>
        <w:fldChar w:fldCharType="separate"/>
      </w:r>
      <w:r w:rsidR="001B315A">
        <w:rPr>
          <w:noProof/>
        </w:rPr>
        <w:t>31</w:t>
      </w:r>
      <w:r>
        <w:rPr>
          <w:noProof/>
        </w:rPr>
        <w:fldChar w:fldCharType="end"/>
      </w:r>
    </w:p>
    <w:p w14:paraId="18F0C9EF"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1</w:t>
      </w:r>
      <w:r>
        <w:rPr>
          <w:rFonts w:eastAsiaTheme="minorEastAsia"/>
          <w:smallCaps w:val="0"/>
          <w:noProof/>
          <w:sz w:val="24"/>
          <w:szCs w:val="24"/>
          <w:lang w:val="en-US"/>
        </w:rPr>
        <w:tab/>
      </w:r>
      <w:r w:rsidRPr="00C41FFC">
        <w:rPr>
          <w:noProof/>
        </w:rPr>
        <w:t>Variáveis de interesse</w:t>
      </w:r>
      <w:r>
        <w:rPr>
          <w:noProof/>
        </w:rPr>
        <w:tab/>
      </w:r>
      <w:r>
        <w:rPr>
          <w:noProof/>
        </w:rPr>
        <w:fldChar w:fldCharType="begin"/>
      </w:r>
      <w:r>
        <w:rPr>
          <w:noProof/>
        </w:rPr>
        <w:instrText xml:space="preserve"> PAGEREF _Toc487883793 \h </w:instrText>
      </w:r>
      <w:r>
        <w:rPr>
          <w:noProof/>
        </w:rPr>
      </w:r>
      <w:r>
        <w:rPr>
          <w:noProof/>
        </w:rPr>
        <w:fldChar w:fldCharType="separate"/>
      </w:r>
      <w:r w:rsidR="001B315A">
        <w:rPr>
          <w:noProof/>
        </w:rPr>
        <w:t>31</w:t>
      </w:r>
      <w:r>
        <w:rPr>
          <w:noProof/>
        </w:rPr>
        <w:fldChar w:fldCharType="end"/>
      </w:r>
    </w:p>
    <w:p w14:paraId="687F9968"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2</w:t>
      </w:r>
      <w:r>
        <w:rPr>
          <w:rFonts w:eastAsiaTheme="minorEastAsia"/>
          <w:smallCaps w:val="0"/>
          <w:noProof/>
          <w:sz w:val="24"/>
          <w:szCs w:val="24"/>
          <w:lang w:val="en-US"/>
        </w:rPr>
        <w:tab/>
      </w:r>
      <w:r w:rsidRPr="00C41FFC">
        <w:rPr>
          <w:noProof/>
        </w:rPr>
        <w:t>Variáveis preditoras</w:t>
      </w:r>
      <w:r>
        <w:rPr>
          <w:noProof/>
        </w:rPr>
        <w:tab/>
      </w:r>
      <w:r>
        <w:rPr>
          <w:noProof/>
        </w:rPr>
        <w:fldChar w:fldCharType="begin"/>
      </w:r>
      <w:r>
        <w:rPr>
          <w:noProof/>
        </w:rPr>
        <w:instrText xml:space="preserve"> PAGEREF _Toc487883794 \h </w:instrText>
      </w:r>
      <w:r>
        <w:rPr>
          <w:noProof/>
        </w:rPr>
      </w:r>
      <w:r>
        <w:rPr>
          <w:noProof/>
        </w:rPr>
        <w:fldChar w:fldCharType="separate"/>
      </w:r>
      <w:r w:rsidR="001B315A">
        <w:rPr>
          <w:noProof/>
        </w:rPr>
        <w:t>32</w:t>
      </w:r>
      <w:r>
        <w:rPr>
          <w:noProof/>
        </w:rPr>
        <w:fldChar w:fldCharType="end"/>
      </w:r>
    </w:p>
    <w:p w14:paraId="022D24D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C41FFC">
        <w:rPr>
          <w:noProof/>
          <w:color w:val="000000" w:themeColor="text1"/>
        </w:rPr>
        <w:t>Análise dos dados</w:t>
      </w:r>
      <w:r>
        <w:rPr>
          <w:noProof/>
        </w:rPr>
        <w:tab/>
      </w:r>
      <w:r>
        <w:rPr>
          <w:noProof/>
        </w:rPr>
        <w:fldChar w:fldCharType="begin"/>
      </w:r>
      <w:r>
        <w:rPr>
          <w:noProof/>
        </w:rPr>
        <w:instrText xml:space="preserve"> PAGEREF _Toc487883795 \h </w:instrText>
      </w:r>
      <w:r>
        <w:rPr>
          <w:noProof/>
        </w:rPr>
      </w:r>
      <w:r>
        <w:rPr>
          <w:noProof/>
        </w:rPr>
        <w:fldChar w:fldCharType="separate"/>
      </w:r>
      <w:r w:rsidR="001B315A">
        <w:rPr>
          <w:noProof/>
        </w:rPr>
        <w:t>32</w:t>
      </w:r>
      <w:r>
        <w:rPr>
          <w:noProof/>
        </w:rPr>
        <w:fldChar w:fldCharType="end"/>
      </w:r>
    </w:p>
    <w:p w14:paraId="18EB21D3"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C41FFC">
        <w:rPr>
          <w:noProof/>
          <w:color w:val="000000" w:themeColor="text1"/>
        </w:rPr>
        <w:t>RESULTADOS</w:t>
      </w:r>
      <w:r>
        <w:rPr>
          <w:noProof/>
        </w:rPr>
        <w:tab/>
      </w:r>
      <w:r>
        <w:rPr>
          <w:noProof/>
        </w:rPr>
        <w:fldChar w:fldCharType="begin"/>
      </w:r>
      <w:r>
        <w:rPr>
          <w:noProof/>
        </w:rPr>
        <w:instrText xml:space="preserve"> PAGEREF _Toc487883796 \h </w:instrText>
      </w:r>
      <w:r>
        <w:rPr>
          <w:noProof/>
        </w:rPr>
      </w:r>
      <w:r>
        <w:rPr>
          <w:noProof/>
        </w:rPr>
        <w:fldChar w:fldCharType="separate"/>
      </w:r>
      <w:r w:rsidR="001B315A">
        <w:rPr>
          <w:noProof/>
        </w:rPr>
        <w:t>35</w:t>
      </w:r>
      <w:r>
        <w:rPr>
          <w:noProof/>
        </w:rPr>
        <w:fldChar w:fldCharType="end"/>
      </w:r>
    </w:p>
    <w:p w14:paraId="0F7D6DB4"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C41FFC">
        <w:rPr>
          <w:noProof/>
          <w:color w:val="000000" w:themeColor="text1"/>
        </w:rPr>
        <w:t>Cenário evolutivo: uma população com mutação</w:t>
      </w:r>
      <w:r>
        <w:rPr>
          <w:noProof/>
        </w:rPr>
        <w:tab/>
      </w:r>
      <w:r>
        <w:rPr>
          <w:noProof/>
        </w:rPr>
        <w:fldChar w:fldCharType="begin"/>
      </w:r>
      <w:r>
        <w:rPr>
          <w:noProof/>
        </w:rPr>
        <w:instrText xml:space="preserve"> PAGEREF _Toc487883797 \h </w:instrText>
      </w:r>
      <w:r>
        <w:rPr>
          <w:noProof/>
        </w:rPr>
      </w:r>
      <w:r>
        <w:rPr>
          <w:noProof/>
        </w:rPr>
        <w:fldChar w:fldCharType="separate"/>
      </w:r>
      <w:r w:rsidR="001B315A">
        <w:rPr>
          <w:noProof/>
        </w:rPr>
        <w:t>35</w:t>
      </w:r>
      <w:r>
        <w:rPr>
          <w:noProof/>
        </w:rPr>
        <w:fldChar w:fldCharType="end"/>
      </w:r>
    </w:p>
    <w:p w14:paraId="59E658E6"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798 \h </w:instrText>
      </w:r>
      <w:r>
        <w:rPr>
          <w:noProof/>
        </w:rPr>
      </w:r>
      <w:r>
        <w:rPr>
          <w:noProof/>
        </w:rPr>
        <w:fldChar w:fldCharType="separate"/>
      </w:r>
      <w:r w:rsidR="001B315A">
        <w:rPr>
          <w:noProof/>
        </w:rPr>
        <w:t>35</w:t>
      </w:r>
      <w:r>
        <w:rPr>
          <w:noProof/>
        </w:rPr>
        <w:fldChar w:fldCharType="end"/>
      </w:r>
    </w:p>
    <w:p w14:paraId="74ED467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799 \h </w:instrText>
      </w:r>
      <w:r>
        <w:rPr>
          <w:noProof/>
        </w:rPr>
      </w:r>
      <w:r>
        <w:rPr>
          <w:noProof/>
        </w:rPr>
        <w:fldChar w:fldCharType="separate"/>
      </w:r>
      <w:r w:rsidR="001B315A">
        <w:rPr>
          <w:noProof/>
        </w:rPr>
        <w:t>36</w:t>
      </w:r>
      <w:r>
        <w:rPr>
          <w:noProof/>
        </w:rPr>
        <w:fldChar w:fldCharType="end"/>
      </w:r>
    </w:p>
    <w:p w14:paraId="4DB55E6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C41FFC">
        <w:rPr>
          <w:noProof/>
          <w:color w:val="000000" w:themeColor="text1"/>
        </w:rPr>
        <w:t>Cenário ecológico: diversas espécies sem mutação</w:t>
      </w:r>
      <w:r>
        <w:rPr>
          <w:noProof/>
        </w:rPr>
        <w:tab/>
      </w:r>
      <w:r>
        <w:rPr>
          <w:noProof/>
        </w:rPr>
        <w:fldChar w:fldCharType="begin"/>
      </w:r>
      <w:r>
        <w:rPr>
          <w:noProof/>
        </w:rPr>
        <w:instrText xml:space="preserve"> PAGEREF _Toc487883800 \h </w:instrText>
      </w:r>
      <w:r>
        <w:rPr>
          <w:noProof/>
        </w:rPr>
      </w:r>
      <w:r>
        <w:rPr>
          <w:noProof/>
        </w:rPr>
        <w:fldChar w:fldCharType="separate"/>
      </w:r>
      <w:r w:rsidR="001B315A">
        <w:rPr>
          <w:noProof/>
        </w:rPr>
        <w:t>37</w:t>
      </w:r>
      <w:r>
        <w:rPr>
          <w:noProof/>
        </w:rPr>
        <w:fldChar w:fldCharType="end"/>
      </w:r>
    </w:p>
    <w:p w14:paraId="41F39C8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1 \h </w:instrText>
      </w:r>
      <w:r>
        <w:rPr>
          <w:noProof/>
        </w:rPr>
      </w:r>
      <w:r>
        <w:rPr>
          <w:noProof/>
        </w:rPr>
        <w:fldChar w:fldCharType="separate"/>
      </w:r>
      <w:r w:rsidR="001B315A">
        <w:rPr>
          <w:noProof/>
        </w:rPr>
        <w:t>38</w:t>
      </w:r>
      <w:r>
        <w:rPr>
          <w:noProof/>
        </w:rPr>
        <w:fldChar w:fldCharType="end"/>
      </w:r>
    </w:p>
    <w:p w14:paraId="39C83A89"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2 \h </w:instrText>
      </w:r>
      <w:r>
        <w:rPr>
          <w:noProof/>
        </w:rPr>
      </w:r>
      <w:r>
        <w:rPr>
          <w:noProof/>
        </w:rPr>
        <w:fldChar w:fldCharType="separate"/>
      </w:r>
      <w:r w:rsidR="001B315A">
        <w:rPr>
          <w:noProof/>
        </w:rPr>
        <w:t>39</w:t>
      </w:r>
      <w:r>
        <w:rPr>
          <w:noProof/>
        </w:rPr>
        <w:fldChar w:fldCharType="end"/>
      </w:r>
    </w:p>
    <w:p w14:paraId="517A77A7"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3 \h </w:instrText>
      </w:r>
      <w:r>
        <w:rPr>
          <w:noProof/>
        </w:rPr>
      </w:r>
      <w:r>
        <w:rPr>
          <w:noProof/>
        </w:rPr>
        <w:fldChar w:fldCharType="separate"/>
      </w:r>
      <w:r w:rsidR="001B315A">
        <w:rPr>
          <w:noProof/>
        </w:rPr>
        <w:t>40</w:t>
      </w:r>
      <w:r>
        <w:rPr>
          <w:noProof/>
        </w:rPr>
        <w:fldChar w:fldCharType="end"/>
      </w:r>
    </w:p>
    <w:p w14:paraId="624D325C"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C41FFC">
        <w:rPr>
          <w:noProof/>
          <w:color w:val="000000" w:themeColor="text1"/>
        </w:rPr>
        <w:t>Cenário eco-evolutivo: diversas espécies com mutação</w:t>
      </w:r>
      <w:r>
        <w:rPr>
          <w:noProof/>
        </w:rPr>
        <w:tab/>
      </w:r>
      <w:r>
        <w:rPr>
          <w:noProof/>
        </w:rPr>
        <w:fldChar w:fldCharType="begin"/>
      </w:r>
      <w:r>
        <w:rPr>
          <w:noProof/>
        </w:rPr>
        <w:instrText xml:space="preserve"> PAGEREF _Toc487883804 \h </w:instrText>
      </w:r>
      <w:r>
        <w:rPr>
          <w:noProof/>
        </w:rPr>
      </w:r>
      <w:r>
        <w:rPr>
          <w:noProof/>
        </w:rPr>
        <w:fldChar w:fldCharType="separate"/>
      </w:r>
      <w:r w:rsidR="001B315A">
        <w:rPr>
          <w:noProof/>
        </w:rPr>
        <w:t>41</w:t>
      </w:r>
      <w:r>
        <w:rPr>
          <w:noProof/>
        </w:rPr>
        <w:fldChar w:fldCharType="end"/>
      </w:r>
    </w:p>
    <w:p w14:paraId="4691D47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5 \h </w:instrText>
      </w:r>
      <w:r>
        <w:rPr>
          <w:noProof/>
        </w:rPr>
      </w:r>
      <w:r>
        <w:rPr>
          <w:noProof/>
        </w:rPr>
        <w:fldChar w:fldCharType="separate"/>
      </w:r>
      <w:r w:rsidR="001B315A">
        <w:rPr>
          <w:noProof/>
        </w:rPr>
        <w:t>42</w:t>
      </w:r>
      <w:r>
        <w:rPr>
          <w:noProof/>
        </w:rPr>
        <w:fldChar w:fldCharType="end"/>
      </w:r>
    </w:p>
    <w:p w14:paraId="6390489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6 \h </w:instrText>
      </w:r>
      <w:r>
        <w:rPr>
          <w:noProof/>
        </w:rPr>
      </w:r>
      <w:r>
        <w:rPr>
          <w:noProof/>
        </w:rPr>
        <w:fldChar w:fldCharType="separate"/>
      </w:r>
      <w:r w:rsidR="001B315A">
        <w:rPr>
          <w:noProof/>
        </w:rPr>
        <w:t>43</w:t>
      </w:r>
      <w:r>
        <w:rPr>
          <w:noProof/>
        </w:rPr>
        <w:fldChar w:fldCharType="end"/>
      </w:r>
    </w:p>
    <w:p w14:paraId="313DE2FC"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7 \h </w:instrText>
      </w:r>
      <w:r>
        <w:rPr>
          <w:noProof/>
        </w:rPr>
      </w:r>
      <w:r>
        <w:rPr>
          <w:noProof/>
        </w:rPr>
        <w:fldChar w:fldCharType="separate"/>
      </w:r>
      <w:r w:rsidR="001B315A">
        <w:rPr>
          <w:noProof/>
        </w:rPr>
        <w:t>44</w:t>
      </w:r>
      <w:r>
        <w:rPr>
          <w:noProof/>
        </w:rPr>
        <w:fldChar w:fldCharType="end"/>
      </w:r>
    </w:p>
    <w:p w14:paraId="2E39A960"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C41FFC">
        <w:rPr>
          <w:noProof/>
          <w:color w:val="000000" w:themeColor="text1"/>
        </w:rPr>
        <w:t>DISCUSSÃO</w:t>
      </w:r>
      <w:r>
        <w:rPr>
          <w:noProof/>
        </w:rPr>
        <w:tab/>
      </w:r>
      <w:r>
        <w:rPr>
          <w:noProof/>
        </w:rPr>
        <w:fldChar w:fldCharType="begin"/>
      </w:r>
      <w:r>
        <w:rPr>
          <w:noProof/>
        </w:rPr>
        <w:instrText xml:space="preserve"> PAGEREF _Toc487883808 \h </w:instrText>
      </w:r>
      <w:r>
        <w:rPr>
          <w:noProof/>
        </w:rPr>
      </w:r>
      <w:r>
        <w:rPr>
          <w:noProof/>
        </w:rPr>
        <w:fldChar w:fldCharType="separate"/>
      </w:r>
      <w:r w:rsidR="001B315A">
        <w:rPr>
          <w:noProof/>
        </w:rPr>
        <w:t>50</w:t>
      </w:r>
      <w:r>
        <w:rPr>
          <w:noProof/>
        </w:rPr>
        <w:fldChar w:fldCharType="end"/>
      </w:r>
    </w:p>
    <w:p w14:paraId="75239A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C41FFC">
        <w:rPr>
          <w:noProof/>
          <w:color w:val="000000" w:themeColor="text1"/>
        </w:rPr>
        <w:t>CONCLUSÃO</w:t>
      </w:r>
      <w:r>
        <w:rPr>
          <w:noProof/>
        </w:rPr>
        <w:tab/>
      </w:r>
      <w:r>
        <w:rPr>
          <w:noProof/>
        </w:rPr>
        <w:fldChar w:fldCharType="begin"/>
      </w:r>
      <w:r>
        <w:rPr>
          <w:noProof/>
        </w:rPr>
        <w:instrText xml:space="preserve"> PAGEREF _Toc487883809 \h </w:instrText>
      </w:r>
      <w:r>
        <w:rPr>
          <w:noProof/>
        </w:rPr>
      </w:r>
      <w:r>
        <w:rPr>
          <w:noProof/>
        </w:rPr>
        <w:fldChar w:fldCharType="separate"/>
      </w:r>
      <w:r w:rsidR="001B315A">
        <w:rPr>
          <w:noProof/>
        </w:rPr>
        <w:t>61</w:t>
      </w:r>
      <w:r>
        <w:rPr>
          <w:noProof/>
        </w:rPr>
        <w:fldChar w:fldCharType="end"/>
      </w:r>
    </w:p>
    <w:p w14:paraId="71F7470C"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C41FFC">
        <w:rPr>
          <w:noProof/>
          <w:color w:val="000000" w:themeColor="text1"/>
        </w:rPr>
        <w:t>POSFÁCIO</w:t>
      </w:r>
      <w:r>
        <w:rPr>
          <w:noProof/>
        </w:rPr>
        <w:tab/>
      </w:r>
      <w:r>
        <w:rPr>
          <w:noProof/>
        </w:rPr>
        <w:fldChar w:fldCharType="begin"/>
      </w:r>
      <w:r>
        <w:rPr>
          <w:noProof/>
        </w:rPr>
        <w:instrText xml:space="preserve"> PAGEREF _Toc487883810 \h </w:instrText>
      </w:r>
      <w:r>
        <w:rPr>
          <w:noProof/>
        </w:rPr>
      </w:r>
      <w:r>
        <w:rPr>
          <w:noProof/>
        </w:rPr>
        <w:fldChar w:fldCharType="separate"/>
      </w:r>
      <w:r w:rsidR="001B315A">
        <w:rPr>
          <w:noProof/>
        </w:rPr>
        <w:t>62</w:t>
      </w:r>
      <w:r>
        <w:rPr>
          <w:noProof/>
        </w:rPr>
        <w:fldChar w:fldCharType="end"/>
      </w:r>
    </w:p>
    <w:p w14:paraId="366D92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C41FFC">
        <w:rPr>
          <w:noProof/>
          <w:color w:val="000000" w:themeColor="text1"/>
        </w:rPr>
        <w:t>REFERÊNCIAS BIBLIOGRÁFICAS</w:t>
      </w:r>
      <w:r>
        <w:rPr>
          <w:noProof/>
        </w:rPr>
        <w:tab/>
      </w:r>
      <w:r>
        <w:rPr>
          <w:noProof/>
        </w:rPr>
        <w:fldChar w:fldCharType="begin"/>
      </w:r>
      <w:r>
        <w:rPr>
          <w:noProof/>
        </w:rPr>
        <w:instrText xml:space="preserve"> PAGEREF _Toc487883811 \h </w:instrText>
      </w:r>
      <w:r>
        <w:rPr>
          <w:noProof/>
        </w:rPr>
      </w:r>
      <w:r>
        <w:rPr>
          <w:noProof/>
        </w:rPr>
        <w:fldChar w:fldCharType="separate"/>
      </w:r>
      <w:r w:rsidR="001B315A">
        <w:rPr>
          <w:noProof/>
        </w:rPr>
        <w:t>64</w:t>
      </w:r>
      <w:r>
        <w:rPr>
          <w:noProof/>
        </w:rPr>
        <w:fldChar w:fldCharType="end"/>
      </w:r>
    </w:p>
    <w:p w14:paraId="3CDE73D9" w14:textId="49B4FD73" w:rsidR="005D2103" w:rsidRDefault="005D2103" w:rsidP="005D2103">
      <w:pPr>
        <w:pStyle w:val="TOC1"/>
        <w:spacing w:line="276" w:lineRule="auto"/>
        <w:rPr>
          <w:noProof/>
        </w:rPr>
      </w:pPr>
      <w:r>
        <w:rPr>
          <w:noProof/>
        </w:rPr>
        <w:t>11</w:t>
      </w:r>
      <w:r>
        <w:rPr>
          <w:rFonts w:eastAsiaTheme="minorEastAsia"/>
          <w:b w:val="0"/>
          <w:bCs w:val="0"/>
          <w:caps w:val="0"/>
          <w:noProof/>
          <w:sz w:val="24"/>
          <w:szCs w:val="24"/>
          <w:u w:val="none"/>
          <w:lang w:val="en-US"/>
        </w:rPr>
        <w:tab/>
      </w:r>
      <w:r w:rsidRPr="00C41FFC">
        <w:rPr>
          <w:noProof/>
          <w:color w:val="000000" w:themeColor="text1"/>
        </w:rPr>
        <w:t>APÊNDICES</w:t>
      </w:r>
      <w:r>
        <w:rPr>
          <w:noProof/>
        </w:rPr>
        <w:tab/>
      </w:r>
      <w:r>
        <w:rPr>
          <w:noProof/>
        </w:rPr>
        <w:fldChar w:fldCharType="begin"/>
      </w:r>
      <w:r>
        <w:rPr>
          <w:noProof/>
        </w:rPr>
        <w:instrText xml:space="preserve"> PAGEREF _Toc487883812 \h </w:instrText>
      </w:r>
      <w:r>
        <w:rPr>
          <w:noProof/>
        </w:rPr>
      </w:r>
      <w:r>
        <w:rPr>
          <w:noProof/>
        </w:rPr>
        <w:fldChar w:fldCharType="separate"/>
      </w:r>
      <w:r w:rsidR="001B315A">
        <w:rPr>
          <w:noProof/>
        </w:rPr>
        <w:t>73</w:t>
      </w:r>
      <w:r>
        <w:rPr>
          <w:noProof/>
        </w:rPr>
        <w:fldChar w:fldCharType="end"/>
      </w:r>
    </w:p>
    <w:p w14:paraId="341F544E" w14:textId="77777777" w:rsidR="005D2103" w:rsidRPr="005D2103" w:rsidRDefault="005D2103" w:rsidP="005D2103">
      <w:pPr>
        <w:spacing w:line="276" w:lineRule="auto"/>
      </w:pPr>
    </w:p>
    <w:p w14:paraId="1B50DCA1" w14:textId="74C6C500" w:rsidR="000A3C4C" w:rsidRPr="003C4B41" w:rsidRDefault="00457151" w:rsidP="005D2103">
      <w:pPr>
        <w:pStyle w:val="Heading1"/>
        <w:spacing w:line="276" w:lineRule="auto"/>
      </w:pPr>
      <w:r w:rsidRPr="00A72B24">
        <w:rPr>
          <w:b w:val="0"/>
        </w:rPr>
        <w:lastRenderedPageBreak/>
        <w:fldChar w:fldCharType="end"/>
      </w:r>
      <w:bookmarkStart w:id="1" w:name="_Toc487883785"/>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883786"/>
    <w:p w14:paraId="2DB3278E" w14:textId="477B3601" w:rsidR="008E5475" w:rsidRPr="003C4B41" w:rsidRDefault="008E5475" w:rsidP="003C4B41">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277208" w:rsidRPr="00E60CE3">
        <w:rPr>
          <w:rFonts w:asciiTheme="majorHAnsi" w:hAnsiTheme="majorHAnsi" w:cs="Times New Roman"/>
          <w:color w:val="000000" w:themeColor="text1"/>
          <w:highlight w:val="yellow"/>
        </w:rPr>
        <w:t>eco-evolutivas</w:t>
      </w:r>
      <w:proofErr w:type="spellEnd"/>
      <w:r w:rsidR="00277208" w:rsidRPr="00E60CE3">
        <w:rPr>
          <w:rFonts w:asciiTheme="majorHAnsi" w:hAnsiTheme="majorHAnsi" w:cs="Times New Roman"/>
          <w:color w:val="000000" w:themeColor="text1"/>
          <w:highlight w:val="yellow"/>
        </w:rPr>
        <w:t xml:space="preserve">.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w:t>
      </w:r>
      <w:proofErr w:type="spellStart"/>
      <w:r w:rsidR="008B215C" w:rsidRPr="00E60CE3">
        <w:rPr>
          <w:rFonts w:asciiTheme="majorHAnsi" w:hAnsiTheme="majorHAnsi"/>
          <w:color w:val="000000" w:themeColor="text1"/>
          <w:highlight w:val="yellow"/>
        </w:rPr>
        <w:t>eco-evolutivo</w:t>
      </w:r>
      <w:proofErr w:type="spellEnd"/>
      <w:r w:rsidR="008B215C" w:rsidRPr="00E60CE3">
        <w:rPr>
          <w:rFonts w:asciiTheme="majorHAnsi" w:hAnsiTheme="majorHAnsi"/>
          <w:color w:val="000000" w:themeColor="text1"/>
          <w:highlight w:val="yellow"/>
        </w:rPr>
        <w:t xml:space="preserve">,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w:t>
      </w:r>
      <w:proofErr w:type="spellStart"/>
      <w:r w:rsidR="00AD26E3" w:rsidRPr="00E60CE3">
        <w:rPr>
          <w:rFonts w:asciiTheme="majorHAnsi" w:hAnsiTheme="majorHAnsi"/>
          <w:color w:val="000000" w:themeColor="text1"/>
          <w:highlight w:val="yellow"/>
        </w:rPr>
        <w:t>eco-evolutivo</w:t>
      </w:r>
      <w:proofErr w:type="spellEnd"/>
      <w:r w:rsidR="00AD26E3" w:rsidRPr="00E60CE3">
        <w:rPr>
          <w:rFonts w:asciiTheme="majorHAnsi" w:hAnsiTheme="majorHAnsi"/>
          <w:color w:val="000000" w:themeColor="text1"/>
          <w:highlight w:val="yellow"/>
        </w:rPr>
        <w:t>,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 xml:space="preserve">Apenas no cenário </w:t>
      </w:r>
      <w:proofErr w:type="spellStart"/>
      <w:r w:rsidR="00AD26E3" w:rsidRPr="00E60CE3">
        <w:rPr>
          <w:rFonts w:asciiTheme="majorHAnsi" w:hAnsiTheme="majorHAnsi"/>
          <w:color w:val="000000" w:themeColor="text1"/>
          <w:highlight w:val="yellow"/>
        </w:rPr>
        <w:t>eco-evolutivo</w:t>
      </w:r>
      <w:proofErr w:type="spellEnd"/>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xml:space="preserve">, em contraposição à </w:t>
      </w:r>
      <w:proofErr w:type="spellStart"/>
      <w:r w:rsidR="003A36C1" w:rsidRPr="00E60CE3">
        <w:rPr>
          <w:rFonts w:asciiTheme="majorHAnsi" w:hAnsiTheme="majorHAnsi"/>
          <w:color w:val="000000" w:themeColor="text1"/>
          <w:highlight w:val="yellow"/>
        </w:rPr>
        <w:t>panmixia</w:t>
      </w:r>
      <w:proofErr w:type="spellEnd"/>
      <w:r w:rsidR="003A36C1" w:rsidRPr="00E60CE3">
        <w:rPr>
          <w:rFonts w:asciiTheme="majorHAnsi" w:hAnsiTheme="majorHAnsi"/>
          <w:color w:val="000000" w:themeColor="text1"/>
          <w:highlight w:val="yellow"/>
        </w:rPr>
        <w:t xml:space="preserve">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bookmarkStart w:id="4" w:name="_Toc487883787"/>
    <w:bookmarkEnd w:id="0"/>
    <w:p w14:paraId="00E301AB" w14:textId="3CAB4B19" w:rsidR="000E34DD" w:rsidRPr="003C4B41" w:rsidRDefault="000E34DD" w:rsidP="000E34DD">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sidRPr="00914B8A">
        <w:rPr>
          <w:rFonts w:asciiTheme="majorHAnsi" w:hAnsiTheme="majorHAnsi"/>
          <w:highlight w:val="darkGray"/>
        </w:rPr>
        <w:fldChar w:fldCharType="begin" w:fldLock="1"/>
      </w:r>
      <w:r w:rsidRPr="00914B8A">
        <w:rPr>
          <w:rFonts w:asciiTheme="majorHAnsi" w:hAnsiTheme="majorHAnsi"/>
          <w:highlight w:val="darkGray"/>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914B8A">
        <w:rPr>
          <w:rFonts w:asciiTheme="majorHAnsi" w:hAnsiTheme="majorHAnsi"/>
          <w:highlight w:val="darkGray"/>
        </w:rPr>
        <w:fldChar w:fldCharType="separate"/>
      </w:r>
      <w:r w:rsidRPr="00914B8A">
        <w:rPr>
          <w:rFonts w:asciiTheme="majorHAnsi" w:hAnsiTheme="majorHAnsi"/>
          <w:noProof/>
          <w:highlight w:val="darkGray"/>
        </w:rPr>
        <w:t>(revisados em Hairston, Ellner, Geber, Yoshida, &amp; Fox, 2005)</w:t>
      </w:r>
      <w:r w:rsidRPr="00914B8A">
        <w:rPr>
          <w:rFonts w:asciiTheme="majorHAnsi" w:hAnsiTheme="majorHAnsi"/>
          <w:highlight w:val="darkGray"/>
        </w:rPr>
        <w:fldChar w:fldCharType="end"/>
      </w:r>
      <w:r w:rsidRPr="00914B8A">
        <w:rPr>
          <w:rFonts w:asciiTheme="majorHAnsi" w:hAnsiTheme="majorHAnsi"/>
          <w:highlight w:val="darkGray"/>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7777777"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 xml:space="preserve">(Adler, HilleRislambers, &amp; Levine, 2007; </w:t>
      </w:r>
      <w:r w:rsidRPr="00914B8A">
        <w:rPr>
          <w:rFonts w:asciiTheme="majorHAnsi" w:hAnsiTheme="majorHAnsi"/>
          <w:noProof/>
          <w:highlight w:val="darkGray"/>
        </w:rPr>
        <w:t>Fisher &amp; Mehta, 2013;</w:t>
      </w:r>
      <w:r w:rsidRPr="000741DE">
        <w:rPr>
          <w:rFonts w:asciiTheme="majorHAnsi" w:hAnsiTheme="majorHAnsi"/>
          <w:noProof/>
        </w:rPr>
        <w:t xml:space="preserve"> </w:t>
      </w:r>
      <w:r w:rsidRPr="00914B8A">
        <w:rPr>
          <w:rFonts w:asciiTheme="majorHAnsi" w:hAnsiTheme="majorHAnsi"/>
          <w:noProof/>
          <w:highlight w:val="darkGray"/>
        </w:rPr>
        <w:t>Gravel, Canham, Beaudet, &amp; Messier, 2006; Hérault, 2007</w:t>
      </w:r>
      <w:r w:rsidRPr="000741DE">
        <w:rPr>
          <w:rFonts w:asciiTheme="majorHAnsi" w:hAnsiTheme="majorHAnsi"/>
          <w:noProof/>
        </w:rPr>
        <w:t>)</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2C3BF8B1"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estranha e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150098">
        <w:rPr>
          <w:rFonts w:asciiTheme="majorHAnsi" w:hAnsiTheme="majorHAnsi" w:cs="Times"/>
        </w:rPr>
        <w:t>, bem menos estranhamente, em</w:t>
      </w:r>
      <w:r w:rsidR="000731B2">
        <w:rPr>
          <w:rFonts w:asciiTheme="majorHAnsi" w:hAnsiTheme="majorHAnsi" w:cs="Times"/>
        </w:rPr>
        <w:t xml:space="preserve"> árvores.</w:t>
      </w:r>
    </w:p>
    <w:p w14:paraId="0C195D2B" w14:textId="77777777" w:rsidR="00C762BF" w:rsidRPr="00C762BF" w:rsidRDefault="00C762BF" w:rsidP="00C762BF"/>
    <w:bookmarkStart w:id="5" w:name="_Toc487883788"/>
    <w:p w14:paraId="759D3F8B" w14:textId="7517453B" w:rsidR="008E5475" w:rsidRPr="00011943" w:rsidRDefault="008E5475" w:rsidP="003C4B41">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7"/>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7"/>
      <w:r w:rsidR="004831FA">
        <w:rPr>
          <w:rStyle w:val="CommentReference"/>
        </w:rPr>
        <w:commentReference w:id="7"/>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 xml:space="preserve">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bookmarkStart w:id="8" w:name="_Toc487883789"/>
    <w:p w14:paraId="6D2161F1" w14:textId="35523162" w:rsidR="00C762BF" w:rsidRPr="00011943" w:rsidRDefault="00C762BF" w:rsidP="00C762BF">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8"/>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9" w:name="_Toc487883790"/>
      <w:r w:rsidRPr="007F7CAE">
        <w:t>5</w:t>
      </w:r>
      <w:r w:rsidR="00A564CF" w:rsidRPr="007F7CAE">
        <w:t xml:space="preserve">.1 </w:t>
      </w:r>
      <w:r w:rsidR="00A564CF" w:rsidRPr="007F7CAE">
        <w:tab/>
      </w:r>
      <w:r w:rsidR="00A564CF" w:rsidRPr="005117BD">
        <w:rPr>
          <w:color w:val="000000" w:themeColor="text1"/>
        </w:rPr>
        <w:t>Descrição do modelo</w:t>
      </w:r>
      <w:bookmarkEnd w:id="9"/>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0C5276">
        <w:rPr>
          <w:rFonts w:asciiTheme="majorHAnsi" w:hAnsiTheme="majorHAnsi"/>
          <w:sz w:val="24"/>
          <w:szCs w:val="24"/>
        </w:rPr>
        <w:t>espacializado</w:t>
      </w:r>
      <w:proofErr w:type="spellEnd"/>
      <w:r w:rsidRPr="000C5276">
        <w:rPr>
          <w:rFonts w:asciiTheme="majorHAnsi" w:hAnsiTheme="majorHAnsi"/>
          <w:sz w:val="24"/>
          <w:szCs w:val="24"/>
        </w:rPr>
        <w:t xml:space="preserve">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10"/>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10"/>
      <w:r w:rsidR="007640FC">
        <w:rPr>
          <w:rStyle w:val="CommentReference"/>
          <w:rFonts w:asciiTheme="minorHAnsi" w:hAnsiTheme="minorHAnsi" w:cstheme="minorBidi"/>
        </w:rPr>
        <w:commentReference w:id="10"/>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11"/>
      <w:r w:rsidRPr="00233AB2">
        <w:rPr>
          <w:rFonts w:asciiTheme="majorHAnsi" w:hAnsiTheme="majorHAnsi"/>
          <w:sz w:val="24"/>
          <w:szCs w:val="24"/>
        </w:rPr>
        <w:t>um número de gametas masculinos que é igual para todos os indivíduos independente de suas estratégias</w:t>
      </w:r>
      <w:commentRangeEnd w:id="11"/>
      <w:r w:rsidR="00C70DFE">
        <w:rPr>
          <w:rStyle w:val="CommentReference"/>
          <w:rFonts w:asciiTheme="minorHAnsi" w:hAnsiTheme="minorHAnsi" w:cstheme="minorBidi"/>
        </w:rPr>
        <w:commentReference w:id="11"/>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2" w:name="_Toc487883791"/>
      <w:r w:rsidRPr="007F7CAE">
        <w:t>5</w:t>
      </w:r>
      <w:r w:rsidR="00A564CF" w:rsidRPr="007F7CAE">
        <w:t xml:space="preserve">.2 </w:t>
      </w:r>
      <w:r w:rsidR="00A564CF" w:rsidRPr="007F7CAE">
        <w:tab/>
      </w:r>
      <w:r w:rsidR="001054C0" w:rsidRPr="005117BD">
        <w:rPr>
          <w:color w:val="000000" w:themeColor="text1"/>
        </w:rPr>
        <w:t>Cenários simulados</w:t>
      </w:r>
      <w:bookmarkEnd w:id="12"/>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proofErr w:type="spellStart"/>
      <w:r w:rsidRPr="00A60F0E">
        <w:rPr>
          <w:rStyle w:val="s3"/>
          <w:rFonts w:asciiTheme="majorHAnsi" w:hAnsiTheme="majorHAnsi"/>
          <w:color w:val="000000" w:themeColor="text1"/>
          <w:sz w:val="24"/>
          <w:szCs w:val="24"/>
        </w:rPr>
        <w:t>Oksanen</w:t>
      </w:r>
      <w:proofErr w:type="spellEnd"/>
      <w:r w:rsidRPr="00A60F0E">
        <w:rPr>
          <w:rStyle w:val="s3"/>
          <w:rFonts w:asciiTheme="majorHAnsi" w:hAnsiTheme="majorHAnsi"/>
          <w:color w:val="000000" w:themeColor="text1"/>
          <w:sz w:val="24"/>
          <w:szCs w:val="24"/>
        </w:rPr>
        <w:t xml:space="preserve">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3"/>
      <w:r w:rsidRPr="00233AB2">
        <w:rPr>
          <w:rStyle w:val="s2"/>
          <w:rFonts w:asciiTheme="majorHAnsi" w:hAnsiTheme="majorHAnsi"/>
          <w:color w:val="000000" w:themeColor="text1"/>
          <w:sz w:val="24"/>
          <w:szCs w:val="24"/>
        </w:rPr>
        <w:t xml:space="preserve">variar a riqueza de cinco a 500, </w:t>
      </w:r>
      <w:commentRangeEnd w:id="13"/>
      <w:r w:rsidR="0087410C">
        <w:rPr>
          <w:rStyle w:val="CommentReference"/>
          <w:rFonts w:asciiTheme="minorHAnsi" w:hAnsiTheme="minorHAnsi" w:cstheme="minorBidi"/>
        </w:rPr>
        <w:commentReference w:id="13"/>
      </w:r>
      <w:r w:rsidRPr="00233AB2">
        <w:rPr>
          <w:rStyle w:val="s2"/>
          <w:rFonts w:asciiTheme="majorHAnsi" w:hAnsiTheme="majorHAnsi"/>
          <w:color w:val="000000" w:themeColor="text1"/>
          <w:sz w:val="24"/>
          <w:szCs w:val="24"/>
        </w:rPr>
        <w:t xml:space="preserve">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4"/>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commentRangeEnd w:id="14"/>
      <w:r w:rsidR="00BD5B05">
        <w:rPr>
          <w:rStyle w:val="CommentReference"/>
          <w:rFonts w:asciiTheme="minorHAnsi" w:hAnsiTheme="minorHAnsi" w:cstheme="minorBidi"/>
        </w:rPr>
        <w:commentReference w:id="14"/>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1">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5" w:name="_Toc487883792"/>
      <w:r w:rsidRPr="007F7CAE">
        <w:t>5</w:t>
      </w:r>
      <w:r w:rsidR="00A564CF" w:rsidRPr="007F7CAE">
        <w:t xml:space="preserve">.3 </w:t>
      </w:r>
      <w:r w:rsidR="00E25784" w:rsidRPr="007F7CAE">
        <w:tab/>
      </w:r>
      <w:commentRangeStart w:id="16"/>
      <w:r w:rsidR="00E25784" w:rsidRPr="005117BD">
        <w:rPr>
          <w:color w:val="000000" w:themeColor="text1"/>
        </w:rPr>
        <w:t>V</w:t>
      </w:r>
      <w:r w:rsidR="00A564CF" w:rsidRPr="005117BD">
        <w:rPr>
          <w:color w:val="000000" w:themeColor="text1"/>
        </w:rPr>
        <w:t>ariáveis operacionais</w:t>
      </w:r>
      <w:commentRangeEnd w:id="16"/>
      <w:r w:rsidR="00C379F8">
        <w:rPr>
          <w:rStyle w:val="CommentReference"/>
          <w:rFonts w:eastAsiaTheme="minorHAnsi" w:cstheme="minorBidi"/>
          <w:b w:val="0"/>
          <w:smallCaps w:val="0"/>
          <w:color w:val="auto"/>
        </w:rPr>
        <w:commentReference w:id="16"/>
      </w:r>
      <w:bookmarkEnd w:id="15"/>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7" w:name="_Toc487883793"/>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7"/>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8" w:name="_Toc487883794"/>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8"/>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19"/>
      <w:r w:rsidRPr="00233AB2">
        <w:rPr>
          <w:rFonts w:asciiTheme="majorHAnsi" w:hAnsiTheme="majorHAnsi"/>
          <w:sz w:val="24"/>
          <w:szCs w:val="24"/>
        </w:rPr>
        <w:t>três variáveis preditoras</w:t>
      </w:r>
      <w:commentRangeEnd w:id="19"/>
      <w:r w:rsidR="00571ED3">
        <w:rPr>
          <w:rStyle w:val="CommentReference"/>
          <w:rFonts w:asciiTheme="minorHAnsi" w:hAnsiTheme="minorHAnsi" w:cstheme="minorBidi"/>
        </w:rPr>
        <w:commentReference w:id="19"/>
      </w:r>
      <w:r w:rsidRPr="00233AB2">
        <w:rPr>
          <w:rFonts w:asciiTheme="majorHAnsi" w:hAnsiTheme="majorHAnsi"/>
          <w:sz w:val="24"/>
          <w:szCs w:val="24"/>
        </w:rPr>
        <w:t xml:space="preserve">: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0" w:name="_Toc487883795"/>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0"/>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w:t>
      </w:r>
      <w:r w:rsidRPr="00233AB2">
        <w:rPr>
          <w:rFonts w:asciiTheme="majorHAnsi" w:hAnsiTheme="majorHAnsi"/>
          <w:sz w:val="24"/>
          <w:szCs w:val="24"/>
        </w:rPr>
        <w:lastRenderedPageBreak/>
        <w:t>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 xml:space="preserve">através da estimativa de máxima verossimilhança de seus parâmetros. As distribuições de erro utilizadas foram a </w:t>
      </w:r>
      <w:commentRangeStart w:id="21"/>
      <w:r w:rsidRPr="00233AB2">
        <w:rPr>
          <w:rFonts w:asciiTheme="majorHAnsi" w:hAnsiTheme="majorHAnsi"/>
          <w:sz w:val="24"/>
          <w:szCs w:val="24"/>
        </w:rPr>
        <w:t>normal e a gama</w:t>
      </w:r>
      <w:commentRangeEnd w:id="21"/>
      <w:r w:rsidR="006A78E6">
        <w:rPr>
          <w:rStyle w:val="CommentReference"/>
          <w:rFonts w:asciiTheme="minorHAnsi" w:hAnsiTheme="minorHAnsi" w:cstheme="minorBidi"/>
        </w:rPr>
        <w:commentReference w:id="21"/>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2" w:name="_Toc487883796"/>
    <w:p w14:paraId="3DEBFDAF" w14:textId="3DE23683" w:rsidR="00187FF0" w:rsidRPr="00011943" w:rsidRDefault="00187FF0" w:rsidP="00187FF0">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22"/>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3" w:name="_Toc487883797"/>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3"/>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4" w:name="_Toc487883798"/>
      <w:r w:rsidRPr="00024D30">
        <w:rPr>
          <w:smallCaps/>
        </w:rPr>
        <w:t>6</w:t>
      </w:r>
      <w:r w:rsidR="0015276C" w:rsidRPr="00024D30">
        <w:rPr>
          <w:smallCaps/>
        </w:rPr>
        <w:t xml:space="preserve">.1.1 </w:t>
      </w:r>
      <w:r w:rsidR="0015276C" w:rsidRPr="00024D30">
        <w:rPr>
          <w:smallCaps/>
        </w:rPr>
        <w:tab/>
        <w:t>Estratégia de vida média</w:t>
      </w:r>
      <w:bookmarkEnd w:id="24"/>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w:t>
      </w:r>
      <w:commentRangeStart w:id="25"/>
      <w:r w:rsidRPr="007E5525">
        <w:rPr>
          <w:rFonts w:ascii="Calibri Light" w:hAnsi="Calibri Light"/>
          <w:color w:val="000000" w:themeColor="text1"/>
          <w:sz w:val="24"/>
          <w:szCs w:val="24"/>
        </w:rPr>
        <w:t>o ponto médio da curva</w:t>
      </w:r>
      <w:commentRangeEnd w:id="25"/>
      <w:r w:rsidR="00CF13EB">
        <w:rPr>
          <w:rStyle w:val="CommentReference"/>
          <w:rFonts w:asciiTheme="minorHAnsi" w:hAnsiTheme="minorHAnsi" w:cstheme="minorBidi"/>
        </w:rPr>
        <w:commentReference w:id="25"/>
      </w:r>
      <w:r w:rsidRPr="007E5525">
        <w:rPr>
          <w:rFonts w:ascii="Calibri Light" w:hAnsi="Calibri Light"/>
          <w:color w:val="000000" w:themeColor="text1"/>
          <w:sz w:val="24"/>
          <w:szCs w:val="24"/>
        </w:rPr>
        <w:t xml:space="preserve">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6" w:name="_Toc487883799"/>
      <w:r w:rsidRPr="00024D30">
        <w:rPr>
          <w:smallCaps/>
        </w:rPr>
        <w:t>6</w:t>
      </w:r>
      <w:r w:rsidR="0015276C" w:rsidRPr="00024D30">
        <w:rPr>
          <w:smallCaps/>
        </w:rPr>
        <w:t xml:space="preserve">.1.2 </w:t>
      </w:r>
      <w:r w:rsidR="0015276C" w:rsidRPr="00024D30">
        <w:rPr>
          <w:smallCaps/>
        </w:rPr>
        <w:tab/>
        <w:t>Diversidade total de estratégias de vida</w:t>
      </w:r>
      <w:bookmarkEnd w:id="26"/>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7" w:name="_Toc487883800"/>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7"/>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8" w:name="_Toc487883801"/>
      <w:r w:rsidRPr="00024D30">
        <w:rPr>
          <w:smallCaps/>
        </w:rPr>
        <w:lastRenderedPageBreak/>
        <w:t>6</w:t>
      </w:r>
      <w:r w:rsidR="0015276C" w:rsidRPr="00024D30">
        <w:rPr>
          <w:smallCaps/>
        </w:rPr>
        <w:t xml:space="preserve">.2.1 </w:t>
      </w:r>
      <w:r w:rsidR="0015276C" w:rsidRPr="00024D30">
        <w:rPr>
          <w:smallCaps/>
        </w:rPr>
        <w:tab/>
        <w:t>Estratégia de vida média</w:t>
      </w:r>
      <w:bookmarkEnd w:id="28"/>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9" w:name="_Toc487883802"/>
      <w:r w:rsidRPr="00024D30">
        <w:rPr>
          <w:smallCaps/>
        </w:rPr>
        <w:t>6</w:t>
      </w:r>
      <w:r w:rsidR="0015276C" w:rsidRPr="00024D30">
        <w:rPr>
          <w:smallCaps/>
        </w:rPr>
        <w:t xml:space="preserve">.2.2 </w:t>
      </w:r>
      <w:r w:rsidR="0015276C" w:rsidRPr="00024D30">
        <w:rPr>
          <w:smallCaps/>
        </w:rPr>
        <w:tab/>
        <w:t>Diversidade total de estratégias de vida</w:t>
      </w:r>
      <w:bookmarkEnd w:id="29"/>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30" w:name="_Toc487883803"/>
      <w:r w:rsidRPr="00024D30">
        <w:rPr>
          <w:smallCaps/>
        </w:rPr>
        <w:t>6</w:t>
      </w:r>
      <w:r w:rsidR="0015276C" w:rsidRPr="00024D30">
        <w:rPr>
          <w:smallCaps/>
        </w:rPr>
        <w:t xml:space="preserve">.2.3 </w:t>
      </w:r>
      <w:r w:rsidR="0015276C" w:rsidRPr="00024D30">
        <w:rPr>
          <w:smallCaps/>
        </w:rPr>
        <w:tab/>
        <w:t>Heterogeneidade interespecífica de estratégias de vida</w:t>
      </w:r>
      <w:bookmarkEnd w:id="30"/>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1" w:name="_Toc487883804"/>
      <w:r w:rsidRPr="007F7CAE">
        <w:t>6</w:t>
      </w:r>
      <w:r w:rsidR="0015276C" w:rsidRPr="007F7CAE">
        <w:t xml:space="preserve">.3 </w:t>
      </w:r>
      <w:r w:rsidR="0015276C" w:rsidRPr="007F7CAE">
        <w:tab/>
      </w:r>
      <w:r w:rsidR="0015276C" w:rsidRPr="00EC0C87">
        <w:rPr>
          <w:color w:val="000000" w:themeColor="text1"/>
        </w:rPr>
        <w:t xml:space="preserve">Cenário </w:t>
      </w:r>
      <w:proofErr w:type="spellStart"/>
      <w:r w:rsidR="0015276C" w:rsidRPr="00EC0C87">
        <w:rPr>
          <w:color w:val="000000" w:themeColor="text1"/>
        </w:rPr>
        <w:t>eco-evolutivo</w:t>
      </w:r>
      <w:proofErr w:type="spellEnd"/>
      <w:r w:rsidR="0015276C" w:rsidRPr="00EC0C87">
        <w:rPr>
          <w:color w:val="000000" w:themeColor="text1"/>
        </w:rPr>
        <w:t>: diversas espécies com mutação</w:t>
      </w:r>
      <w:bookmarkEnd w:id="31"/>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2" w:name="_Toc487883805"/>
      <w:r w:rsidRPr="00024D30">
        <w:rPr>
          <w:smallCaps/>
        </w:rPr>
        <w:lastRenderedPageBreak/>
        <w:t>6</w:t>
      </w:r>
      <w:r w:rsidR="0015276C" w:rsidRPr="00024D30">
        <w:rPr>
          <w:smallCaps/>
        </w:rPr>
        <w:t xml:space="preserve">.3.1 </w:t>
      </w:r>
      <w:r w:rsidR="0015276C" w:rsidRPr="00024D30">
        <w:rPr>
          <w:smallCaps/>
        </w:rPr>
        <w:tab/>
        <w:t>Estratégia de vida média</w:t>
      </w:r>
      <w:bookmarkEnd w:id="32"/>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3" w:name="_Toc487883806"/>
      <w:r w:rsidRPr="00024D30">
        <w:rPr>
          <w:smallCaps/>
        </w:rPr>
        <w:t>6</w:t>
      </w:r>
      <w:r w:rsidR="0015276C" w:rsidRPr="00024D30">
        <w:rPr>
          <w:smallCaps/>
        </w:rPr>
        <w:t xml:space="preserve">.3.2 </w:t>
      </w:r>
      <w:r w:rsidR="0015276C" w:rsidRPr="00024D30">
        <w:rPr>
          <w:smallCaps/>
        </w:rPr>
        <w:tab/>
        <w:t>Diversidade total de estratégias de vida</w:t>
      </w:r>
      <w:bookmarkEnd w:id="33"/>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4" w:name="_Toc487883807"/>
      <w:r w:rsidRPr="00024D30">
        <w:rPr>
          <w:smallCaps/>
        </w:rPr>
        <w:t>6</w:t>
      </w:r>
      <w:r w:rsidR="0015276C" w:rsidRPr="00024D30">
        <w:rPr>
          <w:smallCaps/>
        </w:rPr>
        <w:t xml:space="preserve">.3.3 </w:t>
      </w:r>
      <w:r w:rsidR="0015276C" w:rsidRPr="00024D30">
        <w:rPr>
          <w:smallCaps/>
        </w:rPr>
        <w:tab/>
        <w:t>Heterogeneidade interespecífica de estratégias de vida</w:t>
      </w:r>
      <w:bookmarkEnd w:id="34"/>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1"/>
          <w:footerReference w:type="default" r:id="rId22"/>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5" w:name="_Toc487883808"/>
    <w:p w14:paraId="6C3D88B1" w14:textId="4360D230" w:rsidR="00173A56" w:rsidRPr="00011943" w:rsidRDefault="00173A56" w:rsidP="009A4DB5">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35"/>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w:t>
      </w:r>
      <w:r w:rsidRPr="00173A56">
        <w:rPr>
          <w:rFonts w:asciiTheme="majorHAnsi" w:hAnsiTheme="majorHAnsi"/>
          <w:color w:val="000000" w:themeColor="text1"/>
        </w:rPr>
        <w:lastRenderedPageBreak/>
        <w:t>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s ao 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D5A983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w:t>
      </w:r>
      <w:commentRangeStart w:id="36"/>
      <w:r w:rsidRPr="00980F59">
        <w:rPr>
          <w:rFonts w:asciiTheme="majorHAnsi" w:hAnsiTheme="majorHAnsi"/>
          <w:color w:val="000000" w:themeColor="text1"/>
        </w:rPr>
        <w:t xml:space="preserve">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commentRangeEnd w:id="36"/>
      <w:r w:rsidR="009A5CB9">
        <w:rPr>
          <w:rStyle w:val="CommentReference"/>
        </w:rPr>
        <w:commentReference w:id="36"/>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7"/>
      <w:r w:rsidR="00626B20" w:rsidRPr="00530DAD">
        <w:rPr>
          <w:rFonts w:asciiTheme="majorHAnsi" w:hAnsiTheme="majorHAnsi"/>
          <w:color w:val="000000" w:themeColor="text1"/>
        </w:rPr>
        <w:t>(</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7"/>
      <w:r w:rsidR="00630AEF">
        <w:rPr>
          <w:rStyle w:val="CommentReference"/>
        </w:rPr>
        <w:commentReference w:id="37"/>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0AF20F29" w14:textId="535F9DAE" w:rsidR="00085C73" w:rsidRPr="00980F59" w:rsidRDefault="00085C73" w:rsidP="00085C73">
      <w:pPr>
        <w:ind w:firstLine="720"/>
        <w:contextualSpacing/>
        <w:jc w:val="both"/>
        <w:rPr>
          <w:rFonts w:asciiTheme="majorHAnsi" w:hAnsiTheme="majorHAnsi"/>
          <w:color w:val="000000" w:themeColor="text1"/>
        </w:rPr>
      </w:pPr>
      <w:commentRangeStart w:id="38"/>
      <w:r w:rsidRPr="00980F59">
        <w:rPr>
          <w:rFonts w:asciiTheme="majorHAnsi" w:hAnsiTheme="majorHAnsi"/>
          <w:color w:val="000000" w:themeColor="text1"/>
        </w:rPr>
        <w:t xml:space="preserve">A diversidade de estratégias de vida aumentou </w:t>
      </w:r>
      <w:commentRangeEnd w:id="38"/>
      <w:r w:rsidR="00C17616">
        <w:rPr>
          <w:rStyle w:val="CommentReference"/>
        </w:rPr>
        <w:commentReference w:id="38"/>
      </w:r>
      <w:r w:rsidRPr="00980F59">
        <w:rPr>
          <w:rFonts w:asciiTheme="majorHAnsi" w:hAnsiTheme="majorHAnsi"/>
          <w:color w:val="000000" w:themeColor="text1"/>
        </w:rPr>
        <w:t>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w:t>
      </w:r>
      <w:del w:id="39" w:author="LUISA NOVARA MONCLAR GONÇALVES" w:date="2017-07-15T15:24:00Z">
        <w:r w:rsidRPr="00980F59" w:rsidDel="000C2C3C">
          <w:rPr>
            <w:rFonts w:asciiTheme="majorHAnsi" w:hAnsiTheme="majorHAnsi"/>
            <w:color w:val="000000" w:themeColor="text1"/>
          </w:rPr>
          <w:delText>,</w:delText>
        </w:r>
      </w:del>
      <w:r w:rsidRPr="00980F59">
        <w:rPr>
          <w:rFonts w:asciiTheme="majorHAnsi" w:hAnsiTheme="majorHAnsi"/>
          <w:color w:val="000000" w:themeColor="text1"/>
        </w:rPr>
        <w:t xml:space="preserve"> </w:t>
      </w:r>
      <w:ins w:id="40" w:author="LUISA NOVARA MONCLAR GONÇALVES" w:date="2017-07-15T15:24:00Z">
        <w:r w:rsidR="000C2C3C">
          <w:rPr>
            <w:rFonts w:asciiTheme="majorHAnsi" w:hAnsiTheme="majorHAnsi"/>
            <w:color w:val="000000" w:themeColor="text1"/>
          </w:rPr>
          <w:t>(</w:t>
        </w:r>
      </w:ins>
      <w:r w:rsidRPr="00980F59">
        <w:rPr>
          <w:rFonts w:asciiTheme="majorHAnsi" w:hAnsiTheme="majorHAnsi"/>
          <w:color w:val="000000" w:themeColor="text1"/>
        </w:rPr>
        <w:t xml:space="preserve">uma vez que os indivíduos novos </w:t>
      </w:r>
      <w:del w:id="41" w:author="LUISA NOVARA MONCLAR GONÇALVES" w:date="2017-07-15T15:25:00Z">
        <w:r w:rsidRPr="00980F59" w:rsidDel="000C2C3C">
          <w:rPr>
            <w:rFonts w:asciiTheme="majorHAnsi" w:hAnsiTheme="majorHAnsi"/>
            <w:color w:val="000000" w:themeColor="text1"/>
          </w:rPr>
          <w:delText xml:space="preserve">provenientes </w:delText>
        </w:r>
      </w:del>
      <w:ins w:id="42" w:author="LUISA NOVARA MONCLAR GONÇALVES" w:date="2017-07-15T15:25:00Z">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ins>
      <w:r w:rsidRPr="00980F59">
        <w:rPr>
          <w:rFonts w:asciiTheme="majorHAnsi" w:hAnsiTheme="majorHAnsi"/>
          <w:color w:val="000000" w:themeColor="text1"/>
        </w:rPr>
        <w:t>do banco substituem os que foram mortos</w:t>
      </w:r>
      <w:ins w:id="43" w:author="LUISA NOVARA MONCLAR GONÇALVES" w:date="2017-07-15T15:24:00Z">
        <w:r w:rsidR="000C2C3C">
          <w:rPr>
            <w:rFonts w:asciiTheme="majorHAnsi" w:hAnsiTheme="majorHAnsi"/>
            <w:color w:val="000000" w:themeColor="text1"/>
          </w:rPr>
          <w:t>), reduzindo o erro na representaç</w:t>
        </w:r>
      </w:ins>
      <w:ins w:id="44" w:author="LUISA NOVARA MONCLAR GONÇALVES" w:date="2017-07-15T15:25:00Z">
        <w:r w:rsidR="000C2C3C">
          <w:rPr>
            <w:rFonts w:asciiTheme="majorHAnsi" w:hAnsiTheme="majorHAnsi"/>
            <w:color w:val="000000" w:themeColor="text1"/>
          </w:rPr>
          <w:t>ão da diversidade do banco</w:t>
        </w:r>
      </w:ins>
      <w:r w:rsidRPr="00980F59">
        <w:rPr>
          <w:rFonts w:asciiTheme="majorHAnsi" w:hAnsiTheme="majorHAnsi"/>
          <w:color w:val="000000" w:themeColor="text1"/>
        </w:rPr>
        <w:t xml:space="preserve">. </w:t>
      </w:r>
      <w:del w:id="45" w:author="LUISA NOVARA MONCLAR GONÇALVES" w:date="2017-07-15T15:07:00Z">
        <w:r w:rsidRPr="00980F59" w:rsidDel="00B21CA3">
          <w:rPr>
            <w:rFonts w:asciiTheme="majorHAnsi" w:hAnsiTheme="majorHAnsi"/>
            <w:color w:val="000000" w:themeColor="text1"/>
          </w:rPr>
          <w:delText xml:space="preserve">A </w:delText>
        </w:r>
        <w:r w:rsidR="00AC4CDC" w:rsidDel="00B21CA3">
          <w:rPr>
            <w:rFonts w:asciiTheme="majorHAnsi" w:hAnsiTheme="majorHAnsi"/>
            <w:color w:val="000000" w:themeColor="text1"/>
          </w:rPr>
          <w:delText>redução do erro na amostragem</w:delText>
        </w:r>
        <w:r w:rsidRPr="00980F59" w:rsidDel="00B21CA3">
          <w:rPr>
            <w:rFonts w:asciiTheme="majorHAnsi" w:hAnsiTheme="majorHAnsi"/>
            <w:color w:val="000000" w:themeColor="text1"/>
          </w:rPr>
          <w:delText xml:space="preserve"> do banco de propágulos reduz o</w:delText>
        </w:r>
        <w:r w:rsidR="00AC4CDC" w:rsidDel="00B21CA3">
          <w:rPr>
            <w:rFonts w:asciiTheme="majorHAnsi" w:hAnsiTheme="majorHAnsi"/>
            <w:color w:val="000000" w:themeColor="text1"/>
          </w:rPr>
          <w:delText xml:space="preserve"> </w:delText>
        </w:r>
        <w:r w:rsidRPr="00980F59" w:rsidDel="00B21CA3">
          <w:rPr>
            <w:rFonts w:asciiTheme="majorHAnsi" w:hAnsiTheme="majorHAnsi"/>
            <w:color w:val="000000" w:themeColor="text1"/>
          </w:rPr>
          <w:delText xml:space="preserve">papel da deriva no sorteio e, assim, no estabelecimento dos novos indivíduos na comunidade adulta. </w:delText>
        </w:r>
      </w:del>
      <w:r w:rsidRPr="00980F59">
        <w:rPr>
          <w:rFonts w:asciiTheme="majorHAnsi" w:hAnsiTheme="majorHAnsi"/>
          <w:color w:val="000000" w:themeColor="text1"/>
        </w:rPr>
        <w:t xml:space="preserve">Como neste cenário há entrada de novas variantes de estratégia por meio de mutação, </w:t>
      </w:r>
      <w:ins w:id="46" w:author="LUISA NOVARA MONCLAR GONÇALVES" w:date="2017-07-15T15:36:00Z">
        <w:r w:rsidR="000A7854">
          <w:rPr>
            <w:rFonts w:asciiTheme="majorHAnsi" w:hAnsiTheme="majorHAnsi"/>
            <w:color w:val="000000" w:themeColor="text1"/>
          </w:rPr>
          <w:t xml:space="preserve">a diversidade do banco </w:t>
        </w:r>
      </w:ins>
      <w:ins w:id="47" w:author="LUISA NOVARA MONCLAR GONÇALVES" w:date="2017-07-15T15:37:00Z">
        <w:r w:rsidR="000A7854">
          <w:rPr>
            <w:rFonts w:asciiTheme="majorHAnsi" w:hAnsiTheme="majorHAnsi"/>
            <w:color w:val="000000" w:themeColor="text1"/>
          </w:rPr>
          <w:t xml:space="preserve">é potencialmente maior do que a comunidade adulta e, assim, </w:t>
        </w:r>
      </w:ins>
      <w:r w:rsidRPr="00980F59">
        <w:rPr>
          <w:rFonts w:asciiTheme="majorHAnsi" w:hAnsiTheme="majorHAnsi"/>
          <w:color w:val="000000" w:themeColor="text1"/>
        </w:rPr>
        <w:t xml:space="preserve">quanto maior for o número de propágulos sorteados, maior será a diversidade da amostra. </w:t>
      </w:r>
      <w:ins w:id="48" w:author="LUISA NOVARA MONCLAR GONÇALVES" w:date="2017-07-15T15:37:00Z">
        <w:r w:rsidR="005E213D">
          <w:rPr>
            <w:rFonts w:asciiTheme="majorHAnsi" w:hAnsiTheme="majorHAnsi"/>
            <w:color w:val="000000" w:themeColor="text1"/>
          </w:rPr>
          <w:t>Dessa forma</w:t>
        </w:r>
      </w:ins>
      <w:del w:id="49" w:author="LUISA NOVARA MONCLAR GONÇALVES" w:date="2017-07-15T15:37:00Z">
        <w:r w:rsidRPr="00980F59" w:rsidDel="005E213D">
          <w:rPr>
            <w:rFonts w:asciiTheme="majorHAnsi" w:hAnsiTheme="majorHAnsi"/>
            <w:color w:val="000000" w:themeColor="text1"/>
          </w:rPr>
          <w:delText>Assim</w:delText>
        </w:r>
      </w:del>
      <w:r w:rsidRPr="00980F59">
        <w:rPr>
          <w:rFonts w:asciiTheme="majorHAnsi" w:hAnsiTheme="majorHAnsi"/>
          <w:color w:val="000000" w:themeColor="text1"/>
        </w:rPr>
        <w:t xml:space="preserve">,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w:t>
      </w:r>
      <w:r w:rsidRPr="00C6325B">
        <w:rPr>
          <w:rFonts w:asciiTheme="majorHAnsi" w:hAnsiTheme="majorHAnsi"/>
          <w:color w:val="000000" w:themeColor="text1"/>
          <w:highlight w:val="yellow"/>
        </w:rPr>
        <w:t>favorece</w:t>
      </w:r>
      <w:r w:rsidRPr="00980F59">
        <w:rPr>
          <w:rFonts w:asciiTheme="majorHAnsi" w:hAnsiTheme="majorHAnsi"/>
          <w:color w:val="000000" w:themeColor="text1"/>
        </w:rPr>
        <w:t xml:space="preserv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w:t>
      </w:r>
      <w:del w:id="50" w:author="LUISA NOVARA MONCLAR GONÇALVES" w:date="2017-07-15T15:39:00Z">
        <w:r w:rsidRPr="00980F59" w:rsidDel="007C3090">
          <w:rPr>
            <w:rFonts w:asciiTheme="majorHAnsi" w:hAnsiTheme="majorHAnsi"/>
            <w:color w:val="000000" w:themeColor="text1"/>
          </w:rPr>
          <w:delText xml:space="preserve">aos indivíduos </w:delText>
        </w:r>
      </w:del>
      <w:ins w:id="51" w:author="LUISA NOVARA MONCLAR GONÇALVES" w:date="2017-07-15T15:39:00Z">
        <w:r w:rsidR="007C3090">
          <w:rPr>
            <w:rFonts w:asciiTheme="majorHAnsi" w:hAnsiTheme="majorHAnsi"/>
            <w:color w:val="000000" w:themeColor="text1"/>
          </w:rPr>
          <w:t xml:space="preserve">às populações </w:t>
        </w:r>
      </w:ins>
      <w:r w:rsidRPr="00980F59">
        <w:rPr>
          <w:rFonts w:asciiTheme="majorHAnsi" w:hAnsiTheme="majorHAnsi"/>
          <w:color w:val="000000" w:themeColor="text1"/>
        </w:rPr>
        <w:t xml:space="preserve">em um ambiente sujeito a distúrbio forte também é a de manter a capacidade de reocupação da população após os eventos recorrentes de mortalidade. Esta capacidade pode ter origem na própria estratégia de vida dos indivíduos, por </w:t>
      </w:r>
      <w:r w:rsidRPr="00980F59">
        <w:rPr>
          <w:rFonts w:asciiTheme="majorHAnsi" w:hAnsiTheme="majorHAnsi"/>
          <w:color w:val="000000" w:themeColor="text1"/>
        </w:rPr>
        <w:lastRenderedPageBreak/>
        <w:t>meio da produção elevada de propágulos, mas também em fatores externos, como a mutação</w:t>
      </w:r>
      <w:ins w:id="52" w:author="LUISA NOVARA MONCLAR GONÇALVES" w:date="2017-07-15T15:40:00Z">
        <w:r w:rsidR="00E22890">
          <w:rPr>
            <w:rFonts w:asciiTheme="majorHAnsi" w:hAnsiTheme="majorHAnsi"/>
            <w:color w:val="000000" w:themeColor="text1"/>
          </w:rPr>
          <w:t>, que possibilita que indivíduos com estratégias de baixa produção de propágulos</w:t>
        </w:r>
        <w:r w:rsidR="00E01012">
          <w:rPr>
            <w:rFonts w:asciiTheme="majorHAnsi" w:hAnsiTheme="majorHAnsi"/>
            <w:color w:val="000000" w:themeColor="text1"/>
          </w:rPr>
          <w:t xml:space="preserve"> persistam no ambiente</w:t>
        </w:r>
      </w:ins>
      <w:r w:rsidRPr="00980F59">
        <w:rPr>
          <w:rFonts w:asciiTheme="majorHAnsi" w:hAnsiTheme="majorHAnsi"/>
          <w:color w:val="000000" w:themeColor="text1"/>
        </w:rPr>
        <w:t>. Em contrapartida, a mutação não poderia garantir a ocupação de locais com baixa mortalidade,</w:t>
      </w:r>
      <w:r w:rsidR="00E01012">
        <w:rPr>
          <w:rFonts w:asciiTheme="majorHAnsi" w:hAnsiTheme="majorHAnsi"/>
          <w:color w:val="000000" w:themeColor="text1"/>
        </w:rPr>
        <w:t xml:space="preserve"> uma vez que a maior limitação neste tipo de ambiente é a permanência dos indivíduos</w:t>
      </w:r>
      <w:r w:rsidR="00624D09">
        <w:rPr>
          <w:rFonts w:asciiTheme="majorHAnsi" w:hAnsiTheme="majorHAnsi"/>
          <w:color w:val="000000" w:themeColor="text1"/>
        </w:rPr>
        <w:t xml:space="preserve"> adultos</w:t>
      </w:r>
      <w:r w:rsidR="00E01012">
        <w:rPr>
          <w:rFonts w:asciiTheme="majorHAnsi" w:hAnsiTheme="majorHAnsi"/>
          <w:color w:val="000000" w:themeColor="text1"/>
        </w:rPr>
        <w:t xml:space="preserve">, que </w:t>
      </w:r>
      <w:r w:rsidR="00624D09">
        <w:rPr>
          <w:rFonts w:asciiTheme="majorHAnsi" w:hAnsiTheme="majorHAnsi"/>
          <w:color w:val="000000" w:themeColor="text1"/>
        </w:rPr>
        <w:t>pode de dar apenas em função da capacidade de sobrevivência, atribuída pela estratégia de vida dos indivídu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22C3E61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w:t>
      </w:r>
      <w:commentRangeStart w:id="53"/>
      <w:r w:rsidRPr="00980F59">
        <w:rPr>
          <w:rFonts w:asciiTheme="majorHAnsi" w:hAnsiTheme="majorHAnsi"/>
          <w:color w:val="000000" w:themeColor="text1"/>
        </w:rPr>
        <w:t>verossimilhança reduzidos</w:t>
      </w:r>
      <w:commentRangeEnd w:id="53"/>
      <w:r w:rsidR="0000770A">
        <w:rPr>
          <w:rStyle w:val="CommentReference"/>
        </w:rPr>
        <w:commentReference w:id="53"/>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w:t>
      </w:r>
      <w:r w:rsidRPr="00980F59">
        <w:rPr>
          <w:rFonts w:asciiTheme="majorHAnsi" w:hAnsiTheme="majorHAnsi"/>
          <w:color w:val="000000" w:themeColor="text1"/>
        </w:rPr>
        <w:lastRenderedPageBreak/>
        <w:t>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ins w:id="54" w:author="LUISA NOVARA MONCLAR GONÇALVES" w:date="2017-07-15T16:16:00Z">
        <w:r w:rsidR="005452D9">
          <w:rPr>
            <w:rFonts w:asciiTheme="majorHAnsi" w:hAnsiTheme="majorHAnsi"/>
            <w:color w:val="000000" w:themeColor="text1"/>
          </w:rPr>
          <w:t>o efeito da amostragem do banco descrito no par</w:t>
        </w:r>
      </w:ins>
      <w:ins w:id="55" w:author="LUISA NOVARA MONCLAR GONÇALVES" w:date="2017-07-15T16:17:00Z">
        <w:r w:rsidR="005452D9">
          <w:rPr>
            <w:rFonts w:asciiTheme="majorHAnsi" w:hAnsiTheme="majorHAnsi"/>
            <w:color w:val="000000" w:themeColor="text1"/>
          </w:rPr>
          <w:t>ágrafo anterior faz com que</w:t>
        </w:r>
      </w:ins>
      <w:del w:id="56" w:author="LUISA NOVARA MONCLAR GONÇALVES" w:date="2017-07-15T16:17:00Z">
        <w:r w:rsidR="007239FF" w:rsidDel="005452D9">
          <w:rPr>
            <w:rFonts w:asciiTheme="majorHAnsi" w:hAnsiTheme="majorHAnsi"/>
            <w:color w:val="000000" w:themeColor="text1"/>
          </w:rPr>
          <w:delText>quanto mais forte é</w:delText>
        </w:r>
        <w:r w:rsidR="00097117" w:rsidDel="005452D9">
          <w:rPr>
            <w:rFonts w:asciiTheme="majorHAnsi" w:hAnsiTheme="majorHAnsi"/>
            <w:color w:val="000000" w:themeColor="text1"/>
          </w:rPr>
          <w:delText xml:space="preserve"> o distúrbio,</w:delText>
        </w:r>
      </w:del>
      <w:r w:rsidR="00097117">
        <w:rPr>
          <w:rFonts w:asciiTheme="majorHAnsi" w:hAnsiTheme="majorHAnsi"/>
          <w:color w:val="000000" w:themeColor="text1"/>
        </w:rPr>
        <w:t xml:space="preserve"> </w:t>
      </w:r>
      <w:del w:id="57" w:author="LUISA NOVARA MONCLAR GONÇALVES" w:date="2017-07-15T16:17:00Z">
        <w:r w:rsidR="00097117" w:rsidDel="005452D9">
          <w:rPr>
            <w:rFonts w:asciiTheme="majorHAnsi" w:hAnsiTheme="majorHAnsi"/>
            <w:color w:val="000000" w:themeColor="text1"/>
          </w:rPr>
          <w:delText xml:space="preserve">maior </w:delText>
        </w:r>
      </w:del>
      <w:r w:rsidR="00097117">
        <w:rPr>
          <w:rFonts w:asciiTheme="majorHAnsi" w:hAnsiTheme="majorHAnsi"/>
          <w:color w:val="000000" w:themeColor="text1"/>
        </w:rPr>
        <w:t xml:space="preserve">a entrada de variantes de estratégia por </w:t>
      </w:r>
      <w:del w:id="58" w:author="LUISA NOVARA MONCLAR GONÇALVES" w:date="2017-07-15T16:17:00Z">
        <w:r w:rsidR="00097117" w:rsidDel="005452D9">
          <w:rPr>
            <w:rFonts w:asciiTheme="majorHAnsi" w:hAnsiTheme="majorHAnsi"/>
            <w:color w:val="000000" w:themeColor="text1"/>
          </w:rPr>
          <w:delText xml:space="preserve">meio de </w:delText>
        </w:r>
      </w:del>
      <w:r w:rsidR="00097117">
        <w:rPr>
          <w:rFonts w:asciiTheme="majorHAnsi" w:hAnsiTheme="majorHAnsi"/>
          <w:color w:val="000000" w:themeColor="text1"/>
        </w:rPr>
        <w:t>mutação</w:t>
      </w:r>
      <w:ins w:id="59" w:author="LUISA NOVARA MONCLAR GONÇALVES" w:date="2017-07-15T16:17:00Z">
        <w:r w:rsidR="005452D9">
          <w:rPr>
            <w:rFonts w:asciiTheme="majorHAnsi" w:hAnsiTheme="majorHAnsi"/>
            <w:color w:val="000000" w:themeColor="text1"/>
          </w:rPr>
          <w:t xml:space="preserve"> seja maior em dist</w:t>
        </w:r>
      </w:ins>
      <w:ins w:id="60" w:author="LUISA NOVARA MONCLAR GONÇALVES" w:date="2017-07-15T16:19:00Z">
        <w:r w:rsidR="005452D9">
          <w:rPr>
            <w:rFonts w:asciiTheme="majorHAnsi" w:hAnsiTheme="majorHAnsi"/>
            <w:color w:val="000000" w:themeColor="text1"/>
          </w:rPr>
          <w:t>úrbios elevados</w:t>
        </w:r>
      </w:ins>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w:t>
      </w:r>
      <w:del w:id="61" w:author="LUISA NOVARA MONCLAR GONÇALVES" w:date="2017-07-15T16:20:00Z">
        <w:r w:rsidRPr="00980F59" w:rsidDel="005452D9">
          <w:rPr>
            <w:rFonts w:asciiTheme="majorHAnsi" w:hAnsiTheme="majorHAnsi"/>
            <w:color w:val="000000" w:themeColor="text1"/>
          </w:rPr>
          <w:delText>m</w:delText>
        </w:r>
      </w:del>
      <w:r w:rsidRPr="00980F59">
        <w:rPr>
          <w:rFonts w:asciiTheme="majorHAnsi" w:hAnsiTheme="majorHAnsi"/>
          <w:color w:val="000000" w:themeColor="text1"/>
        </w:rPr>
        <w:t xml:space="preserve"> </w:t>
      </w:r>
      <w:ins w:id="62" w:author="LUISA NOVARA MONCLAR GONÇALVES" w:date="2017-07-15T16:24:00Z">
        <w:r w:rsidR="00594B32">
          <w:rPr>
            <w:rFonts w:asciiTheme="majorHAnsi" w:hAnsiTheme="majorHAnsi"/>
            <w:color w:val="000000" w:themeColor="text1"/>
          </w:rPr>
          <w:t>à condição</w:t>
        </w:r>
      </w:ins>
      <w:del w:id="63" w:author="LUISA NOVARA MONCLAR GONÇALVES" w:date="2017-07-15T16:24:00Z">
        <w:r w:rsidRPr="00980F59" w:rsidDel="00594B32">
          <w:rPr>
            <w:rFonts w:asciiTheme="majorHAnsi" w:hAnsiTheme="majorHAnsi"/>
            <w:color w:val="000000" w:themeColor="text1"/>
          </w:rPr>
          <w:delText>ao ambiente</w:delText>
        </w:r>
      </w:del>
      <w:r w:rsidRPr="00980F59">
        <w:rPr>
          <w:rFonts w:asciiTheme="majorHAnsi" w:hAnsiTheme="majorHAnsi"/>
          <w:color w:val="000000" w:themeColor="text1"/>
        </w:rPr>
        <w:t xml:space="preserv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ins w:id="64" w:author="LUISA NOVARA MONCLAR GONÇALVES" w:date="2017-07-15T16:11:00Z">
        <w:r w:rsidR="00817F50">
          <w:rPr>
            <w:rFonts w:asciiTheme="majorHAnsi" w:hAnsiTheme="majorHAnsi"/>
            <w:color w:val="000000" w:themeColor="text1"/>
          </w:rPr>
          <w:t xml:space="preserve"> Alé</w:t>
        </w:r>
        <w:r w:rsidR="003208CC">
          <w:rPr>
            <w:rFonts w:asciiTheme="majorHAnsi" w:hAnsiTheme="majorHAnsi"/>
            <w:color w:val="000000" w:themeColor="text1"/>
          </w:rPr>
          <w:t>m disso, o pico de diversidade</w:t>
        </w:r>
      </w:ins>
      <w:ins w:id="65" w:author="LUISA NOVARA MONCLAR GONÇALVES" w:date="2017-07-15T16:20:00Z">
        <w:r w:rsidR="005452D9">
          <w:rPr>
            <w:rFonts w:asciiTheme="majorHAnsi" w:hAnsiTheme="majorHAnsi"/>
            <w:color w:val="000000" w:themeColor="text1"/>
          </w:rPr>
          <w:t xml:space="preserve"> tamb</w:t>
        </w:r>
      </w:ins>
      <w:ins w:id="66" w:author="LUISA NOVARA MONCLAR GONÇALVES" w:date="2017-07-15T16:21:00Z">
        <w:r w:rsidR="005452D9">
          <w:rPr>
            <w:rFonts w:asciiTheme="majorHAnsi" w:hAnsiTheme="majorHAnsi"/>
            <w:color w:val="000000" w:themeColor="text1"/>
          </w:rPr>
          <w:t>ém</w:t>
        </w:r>
      </w:ins>
      <w:ins w:id="67" w:author="LUISA NOVARA MONCLAR GONÇALVES" w:date="2017-07-15T16:11:00Z">
        <w:r w:rsidR="003208CC">
          <w:rPr>
            <w:rFonts w:asciiTheme="majorHAnsi" w:hAnsiTheme="majorHAnsi"/>
            <w:color w:val="000000" w:themeColor="text1"/>
          </w:rPr>
          <w:t xml:space="preserve"> </w:t>
        </w:r>
      </w:ins>
      <w:ins w:id="68" w:author="LUISA NOVARA MONCLAR GONÇALVES" w:date="2017-07-15T16:13:00Z">
        <w:r w:rsidR="003208CC">
          <w:rPr>
            <w:rFonts w:asciiTheme="majorHAnsi" w:hAnsiTheme="majorHAnsi"/>
            <w:color w:val="000000" w:themeColor="text1"/>
          </w:rPr>
          <w:t xml:space="preserve">pode ser formado </w:t>
        </w:r>
      </w:ins>
      <w:ins w:id="69" w:author="LUISA NOVARA MONCLAR GONÇALVES" w:date="2017-07-15T16:11:00Z">
        <w:r w:rsidR="003208CC">
          <w:rPr>
            <w:rFonts w:asciiTheme="majorHAnsi" w:hAnsiTheme="majorHAnsi"/>
            <w:color w:val="000000" w:themeColor="text1"/>
          </w:rPr>
          <w:t>caso a perda de diversidade ocasionada em n</w:t>
        </w:r>
      </w:ins>
      <w:ins w:id="70" w:author="LUISA NOVARA MONCLAR GONÇALVES" w:date="2017-07-15T16:13:00Z">
        <w:r w:rsidR="003208CC">
          <w:rPr>
            <w:rFonts w:asciiTheme="majorHAnsi" w:hAnsiTheme="majorHAnsi"/>
            <w:color w:val="000000" w:themeColor="text1"/>
          </w:rPr>
          <w:t>íveis muito elevados de distúrbio não seja compensada pela entrada de variação dada pela mutação</w:t>
        </w:r>
      </w:ins>
      <w:ins w:id="71" w:author="LUISA NOVARA MONCLAR GONÇALVES" w:date="2017-07-15T16:14:00Z">
        <w:r w:rsidR="00A10482">
          <w:rPr>
            <w:rFonts w:asciiTheme="majorHAnsi" w:hAnsiTheme="majorHAnsi"/>
            <w:color w:val="000000" w:themeColor="text1"/>
          </w:rPr>
          <w:t xml:space="preserve"> (</w:t>
        </w:r>
      </w:ins>
      <w:ins w:id="72" w:author="LUISA NOVARA MONCLAR GONÇALVES" w:date="2017-07-15T16:15:00Z">
        <w:r w:rsidR="00A10482">
          <w:rPr>
            <w:rFonts w:asciiTheme="majorHAnsi" w:hAnsiTheme="majorHAnsi"/>
            <w:color w:val="000000" w:themeColor="text1"/>
          </w:rPr>
          <w:t>como proposto no parágrafo anterior</w:t>
        </w:r>
      </w:ins>
      <w:ins w:id="73" w:author="LUISA NOVARA MONCLAR GONÇALVES" w:date="2017-07-15T16:14:00Z">
        <w:r w:rsidR="00A10482">
          <w:rPr>
            <w:rFonts w:asciiTheme="majorHAnsi" w:hAnsiTheme="majorHAnsi"/>
            <w:color w:val="000000" w:themeColor="text1"/>
          </w:rPr>
          <w:t>)</w:t>
        </w:r>
      </w:ins>
      <w:ins w:id="74" w:author="LUISA NOVARA MONCLAR GONÇALVES" w:date="2017-07-15T16:15:00Z">
        <w:r w:rsidR="00293468">
          <w:rPr>
            <w:rFonts w:asciiTheme="majorHAnsi" w:hAnsiTheme="majorHAnsi"/>
            <w:color w:val="000000" w:themeColor="text1"/>
          </w:rPr>
          <w:t xml:space="preserve">, </w:t>
        </w:r>
      </w:ins>
      <w:ins w:id="75" w:author="LUISA NOVARA MONCLAR GONÇALVES" w:date="2017-07-15T16:14:00Z">
        <w:r w:rsidR="003208CC">
          <w:rPr>
            <w:rFonts w:asciiTheme="majorHAnsi" w:hAnsiTheme="majorHAnsi"/>
            <w:color w:val="000000" w:themeColor="text1"/>
          </w:rPr>
          <w:t>mas consiga ser superada em níveis intermediários de distúrbio.</w:t>
        </w:r>
      </w:ins>
    </w:p>
    <w:p w14:paraId="393023B0" w14:textId="25D74A86"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w:t>
      </w:r>
      <w:proofErr w:type="gramStart"/>
      <w:r w:rsidRPr="00980F59">
        <w:rPr>
          <w:rFonts w:asciiTheme="majorHAnsi" w:hAnsiTheme="majorHAnsi"/>
          <w:color w:val="000000" w:themeColor="text1"/>
        </w:rPr>
        <w:t>populações</w:t>
      </w:r>
      <w:proofErr w:type="gramEnd"/>
      <w:r w:rsidRPr="00980F59">
        <w:rPr>
          <w:rFonts w:asciiTheme="majorHAnsi" w:hAnsiTheme="majorHAnsi"/>
          <w:color w:val="000000" w:themeColor="text1"/>
        </w:rPr>
        <w:t xml:space="preserve">,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w:t>
      </w:r>
      <w:commentRangeStart w:id="76"/>
      <w:r w:rsidRPr="00980F59">
        <w:rPr>
          <w:rFonts w:asciiTheme="majorHAnsi" w:hAnsiTheme="majorHAnsi"/>
          <w:color w:val="000000" w:themeColor="text1"/>
        </w:rPr>
        <w:t>Da mesma forma que para a deriva genética no cenário anterior, houve pouca variação entre as comunidades em relação à estratégia de vida predominante em todo o gradiente de distúrbio, o que indica pouco papel do acaso na distribuição de estratégias das comunidades.</w:t>
      </w:r>
      <w:commentRangeEnd w:id="76"/>
      <w:r w:rsidR="00794BEA">
        <w:rPr>
          <w:rStyle w:val="CommentReference"/>
        </w:rPr>
        <w:commentReference w:id="76"/>
      </w:r>
      <w:r w:rsidRPr="00980F59">
        <w:rPr>
          <w:rFonts w:asciiTheme="majorHAnsi" w:hAnsiTheme="majorHAnsi"/>
          <w:color w:val="000000" w:themeColor="text1"/>
        </w:rPr>
        <w:t xml:space="preserve"> É possível, todavia, que a deriva, que tem maior importância quanto menor for o tamanho da população, tenha atuado de forma sinérgica à exclusão competitiva na redução de populações de menor aptidão. </w:t>
      </w:r>
    </w:p>
    <w:p w14:paraId="06D5E47F" w14:textId="6B32711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ins w:id="77" w:author="LUISA NOVARA MONCLAR GONÇALVES" w:date="2017-07-15T17:08:00Z">
        <w:r w:rsidR="00870C7A">
          <w:rPr>
            <w:rFonts w:asciiTheme="majorHAnsi" w:hAnsiTheme="majorHAnsi"/>
            <w:color w:val="000000" w:themeColor="text1"/>
          </w:rPr>
          <w:t>, sendo mantidas apenas as que produzem o m</w:t>
        </w:r>
      </w:ins>
      <w:ins w:id="78" w:author="LUISA NOVARA MONCLAR GONÇALVES" w:date="2017-07-15T17:09:00Z">
        <w:r w:rsidR="00870C7A">
          <w:rPr>
            <w:rFonts w:asciiTheme="majorHAnsi" w:hAnsiTheme="majorHAnsi"/>
            <w:color w:val="000000" w:themeColor="text1"/>
          </w:rPr>
          <w:t>áximo de propágulos por ciclo reprodutivo</w:t>
        </w:r>
      </w:ins>
      <w:r w:rsidRPr="00F16F73">
        <w:rPr>
          <w:rStyle w:val="FootnoteReference"/>
        </w:rPr>
        <w:footnoteReference w:id="9"/>
      </w:r>
      <w:r w:rsidRPr="00980F59">
        <w:rPr>
          <w:rFonts w:asciiTheme="majorHAnsi" w:hAnsiTheme="majorHAnsi"/>
          <w:color w:val="000000" w:themeColor="text1"/>
        </w:rPr>
        <w:t xml:space="preserve">. </w:t>
      </w:r>
      <w:ins w:id="79" w:author="LUISA NOVARA MONCLAR GONÇALVES" w:date="2017-07-15T17:05:00Z">
        <w:r w:rsidR="00B765B5">
          <w:rPr>
            <w:rFonts w:asciiTheme="majorHAnsi" w:hAnsiTheme="majorHAnsi"/>
            <w:color w:val="000000" w:themeColor="text1"/>
          </w:rPr>
          <w:t>Em paralelo</w:t>
        </w:r>
      </w:ins>
      <w:ins w:id="80" w:author="LUISA NOVARA MONCLAR GONÇALVES" w:date="2017-07-15T17:06:00Z">
        <w:r w:rsidR="00743F8C">
          <w:rPr>
            <w:rFonts w:asciiTheme="majorHAnsi" w:hAnsiTheme="majorHAnsi"/>
            <w:color w:val="000000" w:themeColor="text1"/>
          </w:rPr>
          <w:t xml:space="preserve">, </w:t>
        </w:r>
      </w:ins>
      <w:ins w:id="81" w:author="LUISA NOVARA MONCLAR GONÇALVES" w:date="2017-07-15T17:09:00Z">
        <w:r w:rsidR="00870C7A">
          <w:rPr>
            <w:rFonts w:asciiTheme="majorHAnsi" w:hAnsiTheme="majorHAnsi"/>
            <w:color w:val="000000" w:themeColor="text1"/>
          </w:rPr>
          <w:t>a probabilidade de</w:t>
        </w:r>
      </w:ins>
      <w:ins w:id="82" w:author="LUISA NOVARA MONCLAR GONÇALVES" w:date="2017-07-15T17:23:00Z">
        <w:r w:rsidR="00EB24F3">
          <w:rPr>
            <w:rFonts w:asciiTheme="majorHAnsi" w:hAnsiTheme="majorHAnsi"/>
            <w:color w:val="000000" w:themeColor="text1"/>
          </w:rPr>
          <w:t xml:space="preserve"> um dado </w:t>
        </w:r>
        <w:r w:rsidR="00EB24F3">
          <w:rPr>
            <w:rFonts w:asciiTheme="majorHAnsi" w:hAnsiTheme="majorHAnsi"/>
            <w:color w:val="000000" w:themeColor="text1"/>
          </w:rPr>
          <w:lastRenderedPageBreak/>
          <w:t>grupo de indiv</w:t>
        </w:r>
      </w:ins>
      <w:ins w:id="83" w:author="LUISA NOVARA MONCLAR GONÇALVES" w:date="2017-07-15T17:24:00Z">
        <w:r w:rsidR="00EB24F3">
          <w:rPr>
            <w:rFonts w:asciiTheme="majorHAnsi" w:hAnsiTheme="majorHAnsi"/>
            <w:color w:val="000000" w:themeColor="text1"/>
          </w:rPr>
          <w:t xml:space="preserve">íduos, qualquer que seja </w:t>
        </w:r>
      </w:ins>
      <w:ins w:id="84" w:author="LUISA NOVARA MONCLAR GONÇALVES" w:date="2017-07-15T18:02:00Z">
        <w:r w:rsidR="00582AAF">
          <w:rPr>
            <w:rFonts w:asciiTheme="majorHAnsi" w:hAnsiTheme="majorHAnsi"/>
            <w:color w:val="000000" w:themeColor="text1"/>
          </w:rPr>
          <w:t xml:space="preserve">ele </w:t>
        </w:r>
      </w:ins>
      <w:ins w:id="85" w:author="LUISA NOVARA MONCLAR GONÇALVES" w:date="2017-07-15T17:24:00Z">
        <w:r w:rsidR="00EB24F3">
          <w:rPr>
            <w:rFonts w:asciiTheme="majorHAnsi" w:hAnsiTheme="majorHAnsi"/>
            <w:color w:val="000000" w:themeColor="text1"/>
          </w:rPr>
          <w:t>(</w:t>
        </w:r>
      </w:ins>
      <w:ins w:id="86" w:author="LUISA NOVARA MONCLAR GONÇALVES" w:date="2017-07-15T17:25:00Z">
        <w:r w:rsidR="00EB24F3">
          <w:rPr>
            <w:rFonts w:asciiTheme="majorHAnsi" w:hAnsiTheme="majorHAnsi"/>
            <w:color w:val="000000" w:themeColor="text1"/>
          </w:rPr>
          <w:t xml:space="preserve">um </w:t>
        </w:r>
      </w:ins>
      <w:ins w:id="87" w:author="LUISA NOVARA MONCLAR GONÇALVES" w:date="2017-07-15T17:24:00Z">
        <w:r w:rsidR="00EB24F3">
          <w:rPr>
            <w:rFonts w:asciiTheme="majorHAnsi" w:hAnsiTheme="majorHAnsi"/>
            <w:color w:val="000000" w:themeColor="text1"/>
          </w:rPr>
          <w:t xml:space="preserve">grupo de indivíduos da mesma espécie ou </w:t>
        </w:r>
      </w:ins>
      <w:ins w:id="88" w:author="LUISA NOVARA MONCLAR GONÇALVES" w:date="2017-07-15T17:26:00Z">
        <w:r w:rsidR="00EB24F3">
          <w:rPr>
            <w:rFonts w:asciiTheme="majorHAnsi" w:hAnsiTheme="majorHAnsi"/>
            <w:color w:val="000000" w:themeColor="text1"/>
          </w:rPr>
          <w:t>com a</w:t>
        </w:r>
      </w:ins>
      <w:ins w:id="89" w:author="LUISA NOVARA MONCLAR GONÇALVES" w:date="2017-07-15T17:24:00Z">
        <w:r w:rsidR="00EB24F3">
          <w:rPr>
            <w:rFonts w:asciiTheme="majorHAnsi" w:hAnsiTheme="majorHAnsi"/>
            <w:color w:val="000000" w:themeColor="text1"/>
          </w:rPr>
          <w:t xml:space="preserve"> mesma estratégia</w:t>
        </w:r>
      </w:ins>
      <w:ins w:id="90" w:author="LUISA NOVARA MONCLAR GONÇALVES" w:date="2017-07-15T17:25:00Z">
        <w:r w:rsidR="00EB24F3">
          <w:rPr>
            <w:rFonts w:asciiTheme="majorHAnsi" w:hAnsiTheme="majorHAnsi"/>
            <w:color w:val="000000" w:themeColor="text1"/>
          </w:rPr>
          <w:t>, por exemplo</w:t>
        </w:r>
      </w:ins>
      <w:ins w:id="91" w:author="LUISA NOVARA MONCLAR GONÇALVES" w:date="2017-07-15T17:24:00Z">
        <w:r w:rsidR="00EB24F3">
          <w:rPr>
            <w:rFonts w:asciiTheme="majorHAnsi" w:hAnsiTheme="majorHAnsi"/>
            <w:color w:val="000000" w:themeColor="text1"/>
          </w:rPr>
          <w:t>),</w:t>
        </w:r>
      </w:ins>
      <w:ins w:id="92" w:author="LUISA NOVARA MONCLAR GONÇALVES" w:date="2017-07-15T17:26:00Z">
        <w:r w:rsidR="00EB24F3">
          <w:rPr>
            <w:rFonts w:asciiTheme="majorHAnsi" w:hAnsiTheme="majorHAnsi"/>
            <w:color w:val="000000" w:themeColor="text1"/>
          </w:rPr>
          <w:t xml:space="preserve"> ser extinto</w:t>
        </w:r>
      </w:ins>
      <w:ins w:id="93" w:author="LUISA NOVARA MONCLAR GONÇALVES" w:date="2017-07-15T17:29:00Z">
        <w:r w:rsidR="003D4D87">
          <w:rPr>
            <w:rFonts w:asciiTheme="majorHAnsi" w:hAnsiTheme="majorHAnsi"/>
            <w:color w:val="000000" w:themeColor="text1"/>
          </w:rPr>
          <w:t xml:space="preserve"> da comunidade</w:t>
        </w:r>
      </w:ins>
      <w:ins w:id="94" w:author="LUISA NOVARA MONCLAR GONÇALVES" w:date="2017-07-15T18:03:00Z">
        <w:r w:rsidR="00B765B5" w:rsidRPr="00B765B5">
          <w:rPr>
            <w:rFonts w:asciiTheme="majorHAnsi" w:hAnsiTheme="majorHAnsi"/>
            <w:color w:val="000000" w:themeColor="text1"/>
          </w:rPr>
          <w:t xml:space="preserve"> </w:t>
        </w:r>
        <w:r w:rsidR="00B765B5">
          <w:rPr>
            <w:rFonts w:asciiTheme="majorHAnsi" w:hAnsiTheme="majorHAnsi"/>
            <w:color w:val="000000" w:themeColor="text1"/>
          </w:rPr>
          <w:t>na ausência de distúrbio</w:t>
        </w:r>
      </w:ins>
      <w:ins w:id="95" w:author="LUISA NOVARA MONCLAR GONÇALVES" w:date="2017-07-15T17:29:00Z">
        <w:r w:rsidR="003D4D87">
          <w:rPr>
            <w:rFonts w:asciiTheme="majorHAnsi" w:hAnsiTheme="majorHAnsi"/>
            <w:color w:val="000000" w:themeColor="text1"/>
          </w:rPr>
          <w:t xml:space="preserve"> é menor do que em uma condição em que o mesmo nú</w:t>
        </w:r>
        <w:r w:rsidR="008643E0">
          <w:rPr>
            <w:rFonts w:asciiTheme="majorHAnsi" w:hAnsiTheme="majorHAnsi"/>
            <w:color w:val="000000" w:themeColor="text1"/>
          </w:rPr>
          <w:t>mero de mortes (que s</w:t>
        </w:r>
      </w:ins>
      <w:ins w:id="96" w:author="LUISA NOVARA MONCLAR GONÇALVES" w:date="2017-07-15T17:38:00Z">
        <w:r w:rsidR="008643E0">
          <w:rPr>
            <w:rFonts w:asciiTheme="majorHAnsi" w:hAnsiTheme="majorHAnsi"/>
            <w:color w:val="000000" w:themeColor="text1"/>
          </w:rPr>
          <w:t>ão “naturais” quando não há distúrbio) ocorra de forma concentrada no tempo, como no caso do distúrbio.</w:t>
        </w:r>
      </w:ins>
      <w:ins w:id="97" w:author="LUISA NOVARA MONCLAR GONÇALVES" w:date="2017-07-15T17:24:00Z">
        <w:r w:rsidR="00EB24F3">
          <w:rPr>
            <w:rFonts w:asciiTheme="majorHAnsi" w:hAnsiTheme="majorHAnsi"/>
            <w:color w:val="000000" w:themeColor="text1"/>
          </w:rPr>
          <w:t xml:space="preserve"> </w:t>
        </w:r>
      </w:ins>
      <w:r w:rsidRPr="00980F59">
        <w:rPr>
          <w:rFonts w:asciiTheme="majorHAnsi" w:hAnsiTheme="majorHAnsi"/>
          <w:color w:val="000000" w:themeColor="text1"/>
        </w:rPr>
        <w:t>Como consequência, um pequeno aumento na força do distúrbio levou</w:t>
      </w:r>
      <w:del w:id="98" w:author="LUISA NOVARA MONCLAR GONÇALVES" w:date="2017-07-15T17:44:00Z">
        <w:r w:rsidRPr="00980F59" w:rsidDel="00E3329B">
          <w:rPr>
            <w:rFonts w:asciiTheme="majorHAnsi" w:hAnsiTheme="majorHAnsi"/>
            <w:color w:val="000000" w:themeColor="text1"/>
          </w:rPr>
          <w:delText xml:space="preserve"> também</w:delText>
        </w:r>
      </w:del>
      <w:r w:rsidRPr="00980F59">
        <w:rPr>
          <w:rFonts w:asciiTheme="majorHAnsi" w:hAnsiTheme="majorHAnsi"/>
          <w:color w:val="000000" w:themeColor="text1"/>
        </w:rPr>
        <w:t xml:space="preserve"> à perda de diversidade total e interespecífica de estratégias neste cenário</w:t>
      </w:r>
      <w:ins w:id="99" w:author="LUISA NOVARA MONCLAR GONÇALVES" w:date="2017-07-15T17:46:00Z">
        <w:r w:rsidR="005F7453">
          <w:rPr>
            <w:rStyle w:val="FootnoteReference"/>
            <w:rFonts w:asciiTheme="majorHAnsi" w:hAnsiTheme="majorHAnsi"/>
            <w:color w:val="000000" w:themeColor="text1"/>
          </w:rPr>
          <w:footnoteReference w:id="10"/>
        </w:r>
      </w:ins>
      <w:r w:rsidRPr="00980F59">
        <w:rPr>
          <w:rFonts w:asciiTheme="majorHAnsi" w:hAnsiTheme="majorHAnsi"/>
          <w:color w:val="000000" w:themeColor="text1"/>
        </w:rPr>
        <w:t>.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F2953B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w:t>
      </w:r>
      <w:proofErr w:type="gramStart"/>
      <w:r w:rsidRPr="00BF55C3">
        <w:rPr>
          <w:rFonts w:asciiTheme="majorHAnsi" w:hAnsiTheme="majorHAnsi"/>
          <w:color w:val="000000" w:themeColor="text1"/>
        </w:rPr>
        <w:t xml:space="preserve">por </w:t>
      </w:r>
      <w:r w:rsidR="00516DFC" w:rsidRPr="00BF55C3">
        <w:rPr>
          <w:rFonts w:asciiTheme="majorHAnsi" w:hAnsiTheme="majorHAnsi"/>
          <w:color w:val="000000" w:themeColor="text1"/>
        </w:rPr>
        <w:t>Mandai</w:t>
      </w:r>
      <w:proofErr w:type="gramEnd"/>
      <w:r w:rsidR="00516DFC" w:rsidRPr="00BF55C3">
        <w:rPr>
          <w:rFonts w:asciiTheme="majorHAnsi" w:hAnsiTheme="majorHAnsi"/>
          <w:color w:val="000000" w:themeColor="text1"/>
        </w:rPr>
        <w:t xml:space="preserve"> (em preparação</w:t>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commentRangeStart w:id="108"/>
      <w:r w:rsidRPr="00BF55C3">
        <w:rPr>
          <w:rFonts w:asciiTheme="majorHAnsi" w:hAnsiTheme="majorHAnsi"/>
          <w:color w:val="000000" w:themeColor="text1"/>
        </w:rPr>
        <w:t>(</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w:t>
      </w:r>
      <w:commentRangeEnd w:id="108"/>
      <w:r w:rsidR="00B70141">
        <w:rPr>
          <w:rStyle w:val="CommentReference"/>
        </w:rPr>
        <w:commentReference w:id="108"/>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 xml:space="preserve">Dessa forma, a não ser que </w:t>
      </w:r>
      <w:r w:rsidRPr="00980F59">
        <w:rPr>
          <w:rFonts w:asciiTheme="majorHAnsi" w:hAnsiTheme="majorHAnsi"/>
          <w:color w:val="000000" w:themeColor="text1"/>
        </w:rPr>
        <w:lastRenderedPageBreak/>
        <w:t>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w:t>
      </w:r>
      <w:commentRangeStart w:id="109"/>
      <w:r w:rsidRPr="00A7189E">
        <w:rPr>
          <w:rFonts w:asciiTheme="majorHAnsi" w:hAnsiTheme="majorHAnsi"/>
          <w:color w:val="000000" w:themeColor="text1"/>
        </w:rPr>
        <w:t>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commentRangeEnd w:id="109"/>
      <w:r w:rsidR="00802727">
        <w:rPr>
          <w:rStyle w:val="CommentReference"/>
        </w:rPr>
        <w:commentReference w:id="109"/>
      </w:r>
      <w:r w:rsidR="00C31C94" w:rsidRPr="00A7189E">
        <w:rPr>
          <w:rFonts w:asciiTheme="majorHAnsi" w:hAnsiTheme="majorHAnsi"/>
          <w:color w:val="000000" w:themeColor="text1"/>
        </w:rPr>
        <w:t xml:space="preserve">.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xml:space="preserve">, uma vez que o resgate de estratégias extintas dado pela mutação e o isolamento reprodutivo de indivíduos </w:t>
      </w:r>
      <w:r w:rsidRPr="00980F59">
        <w:rPr>
          <w:rFonts w:asciiTheme="majorHAnsi" w:hAnsiTheme="majorHAnsi"/>
        </w:rPr>
        <w:lastRenderedPageBreak/>
        <w:t>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w:t>
      </w:r>
      <w:proofErr w:type="spellStart"/>
      <w:r w:rsidR="00C86248">
        <w:rPr>
          <w:rFonts w:asciiTheme="majorHAnsi" w:hAnsiTheme="majorHAnsi"/>
        </w:rPr>
        <w:t>micro-evolutivos</w:t>
      </w:r>
      <w:proofErr w:type="spellEnd"/>
      <w:r w:rsidR="00C86248">
        <w:rPr>
          <w:rFonts w:asciiTheme="majorHAnsi" w:hAnsiTheme="majorHAnsi"/>
        </w:rPr>
        <w:t xml:space="preserve"> para 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ins w:id="110" w:author="LUISA NOVARA MONCLAR GONÇALVES" w:date="2017-07-15T15:17:00Z"/>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111" w:name="_Toc487883809"/>
    <w:p w14:paraId="46274A3C" w14:textId="61A6AD41" w:rsidR="008F7530" w:rsidRPr="00011943" w:rsidRDefault="008F7530" w:rsidP="008F7530">
      <w:pPr>
        <w:pStyle w:val="Heading1"/>
        <w:spacing w:before="0"/>
      </w:pPr>
      <w:r w:rsidRPr="00B77089">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112"/>
      <w:r w:rsidRPr="00D24BD2">
        <w:tab/>
      </w:r>
      <w:r>
        <w:rPr>
          <w:color w:val="000000" w:themeColor="text1"/>
        </w:rPr>
        <w:t>CONCLUSÃO</w:t>
      </w:r>
      <w:commentRangeEnd w:id="112"/>
      <w:r w:rsidR="00515F5E">
        <w:rPr>
          <w:rStyle w:val="CommentReference"/>
          <w:rFonts w:eastAsiaTheme="minorHAnsi" w:cstheme="minorBidi"/>
          <w:b w:val="0"/>
          <w:noProof w:val="0"/>
          <w:color w:val="auto"/>
          <w:lang w:val="pt-BR"/>
        </w:rPr>
        <w:commentReference w:id="112"/>
      </w:r>
      <w:bookmarkEnd w:id="111"/>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15B9A4DC" w14:textId="77777777" w:rsidR="005162DF" w:rsidDel="00A01D5D" w:rsidRDefault="005162DF" w:rsidP="002B3CB1">
      <w:pPr>
        <w:contextualSpacing/>
        <w:jc w:val="both"/>
        <w:rPr>
          <w:del w:id="113" w:author="LUISA NOVARA MONCLAR GONÇALVES" w:date="2017-07-15T15:17:00Z"/>
          <w:rFonts w:asciiTheme="majorHAnsi" w:hAnsiTheme="majorHAnsi" w:cs="Times"/>
        </w:rPr>
      </w:pPr>
    </w:p>
    <w:p w14:paraId="0DF652CF" w14:textId="77777777" w:rsidR="005162DF" w:rsidDel="00A01D5D" w:rsidRDefault="005162DF" w:rsidP="002B3CB1">
      <w:pPr>
        <w:contextualSpacing/>
        <w:jc w:val="both"/>
        <w:rPr>
          <w:del w:id="114" w:author="LUISA NOVARA MONCLAR GONÇALVES" w:date="2017-07-15T15:17:00Z"/>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ins w:id="115" w:author="LUISA NOVARA MONCLAR GONÇALVES" w:date="2017-07-15T15:16:00Z"/>
          <w:rFonts w:asciiTheme="majorHAnsi" w:hAnsiTheme="majorHAnsi" w:cs="Times"/>
        </w:rPr>
      </w:pPr>
    </w:p>
    <w:p w14:paraId="14FC5E62" w14:textId="77777777" w:rsidR="00E21BF7" w:rsidRDefault="00E21BF7" w:rsidP="002B3CB1">
      <w:pPr>
        <w:contextualSpacing/>
        <w:jc w:val="both"/>
        <w:rPr>
          <w:ins w:id="116" w:author="LUISA NOVARA MONCLAR GONÇALVES" w:date="2017-07-15T15:16:00Z"/>
          <w:rFonts w:asciiTheme="majorHAnsi" w:hAnsiTheme="majorHAnsi" w:cs="Times"/>
        </w:rPr>
      </w:pPr>
    </w:p>
    <w:p w14:paraId="30BDA33B" w14:textId="77777777" w:rsidR="00E21BF7" w:rsidRDefault="00E21BF7" w:rsidP="002B3CB1">
      <w:pPr>
        <w:contextualSpacing/>
        <w:jc w:val="both"/>
        <w:rPr>
          <w:ins w:id="117" w:author="LUISA NOVARA MONCLAR GONÇALVES" w:date="2017-07-15T15:16:00Z"/>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22CAD936" w14:textId="77777777" w:rsidR="005162DF" w:rsidRDefault="005162DF" w:rsidP="002B3CB1">
      <w:pPr>
        <w:contextualSpacing/>
        <w:jc w:val="both"/>
        <w:rPr>
          <w:rFonts w:asciiTheme="majorHAnsi" w:hAnsiTheme="majorHAnsi" w:cs="Times"/>
        </w:rPr>
      </w:pPr>
    </w:p>
    <w:p w14:paraId="5AFBC15C"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118" w:name="_Toc487883810"/>
    <w:p w14:paraId="0F06ABC2" w14:textId="07B80899" w:rsidR="005B2ED1" w:rsidRPr="00011943" w:rsidRDefault="005B2ED1" w:rsidP="005B2ED1">
      <w:pPr>
        <w:pStyle w:val="Heading1"/>
        <w:spacing w:before="0"/>
      </w:pPr>
      <w:r w:rsidRPr="00B77089">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Pr>
          <w:color w:val="000000" w:themeColor="text1"/>
        </w:rPr>
        <w:t>POSFÁCIO</w:t>
      </w:r>
      <w:bookmarkEnd w:id="118"/>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xml:space="preserve">, em que expus diversas adjetivações para o ato de começar a dissertação citando Darwin. Os adjetivos propostos foram: cafona, criativo, besta, 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1840AC0C"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w:t>
      </w:r>
      <w:r>
        <w:rPr>
          <w:rFonts w:asciiTheme="majorHAnsi" w:hAnsiTheme="majorHAnsi" w:cs="Times"/>
        </w:rPr>
        <w:lastRenderedPageBreak/>
        <w:t xml:space="preserve">(19 votos) acha nada irritante começar a dissertação citando Darwin: menos mal, não quero atacar ninguém com isso. Também tranquilizador, a maioria das pessoas acha nada besta (17 votos) e nada ultrapassado (16 votos) </w:t>
      </w:r>
      <w:r w:rsidRPr="0055671A">
        <w:rPr>
          <w:rFonts w:asciiTheme="majorHAnsi" w:hAnsiTheme="majorHAnsi" w:cs="Times"/>
          <w:highlight w:val="yellow"/>
        </w:rPr>
        <w:t>– p</w:t>
      </w:r>
      <w:r w:rsidR="0055671A" w:rsidRPr="0055671A">
        <w:rPr>
          <w:rFonts w:asciiTheme="majorHAnsi" w:hAnsiTheme="majorHAnsi" w:cs="Times"/>
          <w:highlight w:val="yellow"/>
        </w:rPr>
        <w:t>udera, prevejo um apocalipse no</w:t>
      </w:r>
      <w:r w:rsidRPr="0055671A">
        <w:rPr>
          <w:rFonts w:asciiTheme="majorHAnsi" w:hAnsiTheme="majorHAnsi" w:cs="Times"/>
          <w:highlight w:val="yellow"/>
        </w:rPr>
        <w:t xml:space="preserve"> dia em que seleção natural for ultrapassada</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sorte a de vocês que a resposta é anônima) e apenas 5 pes</w:t>
      </w:r>
      <w:r w:rsidR="00EB2C69">
        <w:rPr>
          <w:rFonts w:asciiTheme="majorHAnsi" w:hAnsiTheme="majorHAnsi" w:cs="Times"/>
        </w:rPr>
        <w:t>soas (6 comigo) acham muito estiloso</w:t>
      </w:r>
      <w:bookmarkStart w:id="119" w:name="_GoBack"/>
      <w:bookmarkEnd w:id="119"/>
      <w:r w:rsidR="00EB2C69">
        <w:rPr>
          <w:rFonts w:asciiTheme="majorHAnsi" w:hAnsiTheme="majorHAnsi" w:cs="Times"/>
        </w:rPr>
        <w:t xml:space="preserve"> ou o</w:t>
      </w:r>
      <w:r>
        <w:rPr>
          <w:rFonts w:asciiTheme="majorHAnsi" w:hAnsiTheme="majorHAnsi" w:cs="Times"/>
        </w:rPr>
        <w:t xml:space="preserve"> própri</w:t>
      </w:r>
      <w:r w:rsidR="00EB2C69">
        <w:rPr>
          <w:rFonts w:asciiTheme="majorHAnsi" w:hAnsiTheme="majorHAnsi" w:cs="Times"/>
        </w:rPr>
        <w:t xml:space="preserve">o </w:t>
      </w:r>
      <w:proofErr w:type="spellStart"/>
      <w:r w:rsidR="00EB2C69">
        <w:rPr>
          <w:rFonts w:asciiTheme="majorHAnsi" w:hAnsiTheme="majorHAnsi" w:cs="Times"/>
        </w:rPr>
        <w:t>Neymar</w:t>
      </w:r>
      <w:proofErr w:type="spellEnd"/>
      <w:r w:rsidR="00EB2C69">
        <w:rPr>
          <w:rFonts w:asciiTheme="majorHAnsi" w:hAnsiTheme="majorHAnsi" w:cs="Times"/>
        </w:rPr>
        <w:t xml:space="preserve">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Por fim, a maioria das pessoas acha nada criativo (18 votos) e nada sexy (16 votos) 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EEFF541"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635EFDF0" w14:textId="77777777" w:rsidR="00C4378D" w:rsidRDefault="00C4378D" w:rsidP="00A418CC">
      <w:pPr>
        <w:widowControl w:val="0"/>
        <w:autoSpaceDE w:val="0"/>
        <w:autoSpaceDN w:val="0"/>
        <w:adjustRightInd w:val="0"/>
        <w:spacing w:after="24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lastRenderedPageBreak/>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760679">
                      <a:off x="0" y="0"/>
                      <a:ext cx="2379690" cy="2410837"/>
                    </a:xfrm>
                    <a:prstGeom prst="rect">
                      <a:avLst/>
                    </a:prstGeom>
                  </pic:spPr>
                </pic:pic>
              </a:graphicData>
            </a:graphic>
          </wp:inline>
        </w:drawing>
      </w:r>
    </w:p>
    <w:p w14:paraId="281B8A9D" w14:textId="6A2405E1" w:rsidR="00B74361" w:rsidRPr="001D48F6" w:rsidRDefault="00A966F8" w:rsidP="00B74361">
      <w:pPr>
        <w:widowControl w:val="0"/>
        <w:autoSpaceDE w:val="0"/>
        <w:autoSpaceDN w:val="0"/>
        <w:adjustRightInd w:val="0"/>
        <w:spacing w:after="240"/>
        <w:ind w:left="720" w:firstLine="720"/>
        <w:contextualSpacing/>
        <w:jc w:val="right"/>
        <w:rPr>
          <w:rFonts w:cs="Times"/>
          <w:b/>
          <w:i/>
        </w:rPr>
      </w:pPr>
      <w:r w:rsidRPr="001D48F6">
        <w:rPr>
          <w:rFonts w:cs="Times"/>
          <w:b/>
          <w:i/>
        </w:rPr>
        <w:t>Fim.</w:t>
      </w:r>
    </w:p>
    <w:bookmarkStart w:id="120" w:name="_Toc487883811"/>
    <w:commentRangeStart w:id="121"/>
    <w:p w14:paraId="1FDBBAF5" w14:textId="24898A6D" w:rsidR="004863CE" w:rsidRPr="00011943" w:rsidRDefault="004863CE" w:rsidP="004863CE">
      <w:pPr>
        <w:pStyle w:val="Heading1"/>
        <w:spacing w:before="0"/>
      </w:pPr>
      <w:r w:rsidRPr="00B77089">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Pr>
          <w:color w:val="000000" w:themeColor="text1"/>
        </w:rPr>
        <w:t>REFERÊNCIAS BIBLIOGRÁFICAS</w:t>
      </w:r>
      <w:commentRangeEnd w:id="121"/>
      <w:r w:rsidR="00E3468F">
        <w:rPr>
          <w:rStyle w:val="CommentReference"/>
          <w:rFonts w:eastAsiaTheme="minorHAnsi" w:cstheme="minorBidi"/>
          <w:b w:val="0"/>
          <w:noProof w:val="0"/>
          <w:color w:val="auto"/>
          <w:lang w:val="pt-BR"/>
        </w:rPr>
        <w:commentReference w:id="121"/>
      </w:r>
      <w:bookmarkEnd w:id="120"/>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25:106– 24</w:t>
      </w:r>
    </w:p>
    <w:p w14:paraId="016E0784" w14:textId="69AC7E0A" w:rsidR="003E5F64" w:rsidRDefault="0011728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175C1B53" w14:textId="76F6E65F" w:rsidR="00F86277" w:rsidRPr="00F86277"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dler FR. (1990).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p>
    <w:p w14:paraId="7523142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61C5862D" w14:textId="77777777" w:rsidR="00F86277" w:rsidRPr="00A77E70"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rmstrong RA, McGehee R. (1976). Coexistence of species competing for shared resource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9:317–28 </w:t>
      </w:r>
    </w:p>
    <w:p w14:paraId="56003A32" w14:textId="6C420B8C" w:rsidR="00F86277" w:rsidRDefault="00F86277"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Armstrong RA, McGehee R. (1980). Com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3D4B5139" w14:textId="77777777" w:rsidR="00F86277" w:rsidRPr="00A77E70"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aer, C. F. Mutation.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V.2.</w:t>
      </w:r>
    </w:p>
    <w:p w14:paraId="5DC883F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w:t>
      </w:r>
      <w:r w:rsidRPr="00A77E70">
        <w:rPr>
          <w:rFonts w:asciiTheme="majorHAnsi" w:eastAsia="Times New Roman" w:hAnsiTheme="majorHAnsi" w:cs="Times New Roman"/>
          <w:noProof/>
        </w:rPr>
        <w:lastRenderedPageBreak/>
        <w:t xml:space="preserve">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1F66DB77" w14:textId="77777777" w:rsidR="00F86277"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ell, G. Responses to Selection: Experimental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6.</w:t>
      </w:r>
    </w:p>
    <w:p w14:paraId="4ED72CCF" w14:textId="47FE2D23" w:rsidR="003E5F64" w:rsidRPr="00F86277" w:rsidRDefault="003E5F64" w:rsidP="007A15AD">
      <w:pPr>
        <w:spacing w:line="276" w:lineRule="auto"/>
        <w:ind w:left="567" w:hanging="567"/>
        <w:jc w:val="both"/>
        <w:rPr>
          <w:rFonts w:asciiTheme="majorHAnsi" w:hAnsiTheme="majorHAnsi" w:cs="Times New Roman"/>
          <w:color w:val="000000" w:themeColor="text1"/>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5F8B17B7" w14:textId="5322F7DF" w:rsidR="00F86277" w:rsidRPr="00F86277" w:rsidRDefault="00F86277" w:rsidP="007A15AD">
      <w:pPr>
        <w:widowControl w:val="0"/>
        <w:autoSpaceDE w:val="0"/>
        <w:autoSpaceDN w:val="0"/>
        <w:adjustRightInd w:val="0"/>
        <w:spacing w:after="240" w:line="276" w:lineRule="auto"/>
        <w:rPr>
          <w:rFonts w:asciiTheme="majorHAnsi" w:hAnsiTheme="majorHAnsi" w:cs="Times New Roman"/>
          <w:lang w:val="en-US"/>
        </w:rPr>
      </w:pPr>
      <w:r w:rsidRPr="00A77E70">
        <w:rPr>
          <w:rFonts w:asciiTheme="majorHAnsi" w:hAnsiTheme="majorHAnsi" w:cs="Times New Roman"/>
          <w:lang w:val="en-US"/>
        </w:rPr>
        <w:t xml:space="preserve">Bolker,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6C629F3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918F2C5" w14:textId="77777777" w:rsidR="004644F2" w:rsidRPr="00A77E70" w:rsidRDefault="004644F2" w:rsidP="007A15AD">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a (1989). Coexistence on a seasonal resource. </w:t>
      </w:r>
      <w:r w:rsidRPr="00A77E70">
        <w:rPr>
          <w:rFonts w:asciiTheme="majorHAnsi" w:hAnsiTheme="majorHAnsi" w:cs="Times"/>
          <w:i/>
          <w:iCs/>
          <w:lang w:val="en-US"/>
        </w:rPr>
        <w:t xml:space="preserve">Am. Nat. </w:t>
      </w:r>
      <w:r w:rsidRPr="00A77E70">
        <w:rPr>
          <w:rFonts w:asciiTheme="majorHAnsi" w:hAnsiTheme="majorHAnsi" w:cs="Times"/>
          <w:lang w:val="en-US"/>
        </w:rPr>
        <w:t xml:space="preserve">133:168–82 </w:t>
      </w:r>
      <w:r w:rsidRPr="00A77E70">
        <w:rPr>
          <w:rFonts w:ascii="MS Mincho" w:eastAsia="MS Mincho" w:hAnsi="MS Mincho" w:cs="MS Mincho"/>
          <w:lang w:val="en-US"/>
        </w:rPr>
        <w:t> </w:t>
      </w:r>
    </w:p>
    <w:p w14:paraId="0D2632DB" w14:textId="77777777" w:rsidR="004644F2" w:rsidRDefault="004644F2" w:rsidP="007A15AD">
      <w:pPr>
        <w:widowControl w:val="0"/>
        <w:tabs>
          <w:tab w:val="left" w:pos="220"/>
          <w:tab w:val="left" w:pos="720"/>
        </w:tabs>
        <w:autoSpaceDE w:val="0"/>
        <w:autoSpaceDN w:val="0"/>
        <w:adjustRightInd w:val="0"/>
        <w:spacing w:after="240" w:line="276" w:lineRule="auto"/>
        <w:ind w:left="567" w:hanging="567"/>
        <w:rPr>
          <w:rFonts w:ascii="MS Mincho" w:eastAsia="MS Mincho" w:hAnsi="MS Mincho" w:cs="MS Mincho"/>
          <w:lang w:val="en-US"/>
        </w:rPr>
      </w:pPr>
      <w:r w:rsidRPr="00A77E70">
        <w:rPr>
          <w:rFonts w:asciiTheme="majorHAnsi" w:hAnsiTheme="majorHAnsi" w:cs="Times"/>
          <w:lang w:val="en-US"/>
        </w:rPr>
        <w:t xml:space="preserve">Brown JS. b (1989). Desert rodent community structure: a test of four mechanisms of coexistence. </w:t>
      </w:r>
      <w:r w:rsidRPr="00A77E70">
        <w:rPr>
          <w:rFonts w:asciiTheme="majorHAnsi" w:hAnsiTheme="majorHAnsi" w:cs="Times"/>
          <w:i/>
          <w:iCs/>
          <w:lang w:val="en-US"/>
        </w:rPr>
        <w:t xml:space="preserve">Ecol. Monogr. </w:t>
      </w:r>
      <w:r w:rsidRPr="00A77E70">
        <w:rPr>
          <w:rFonts w:asciiTheme="majorHAnsi" w:hAnsiTheme="majorHAnsi" w:cs="Times"/>
          <w:lang w:val="en-US"/>
        </w:rPr>
        <w:t xml:space="preserve">59:1–20 </w:t>
      </w:r>
      <w:r w:rsidRPr="00A77E70">
        <w:rPr>
          <w:rFonts w:ascii="MS Mincho" w:eastAsia="MS Mincho" w:hAnsi="MS Mincho" w:cs="MS Mincho"/>
          <w:lang w:val="en-US"/>
        </w:rPr>
        <w:t> </w:t>
      </w:r>
    </w:p>
    <w:p w14:paraId="5BD6D069" w14:textId="18338BF8" w:rsidR="004644F2" w:rsidRPr="004644F2" w:rsidRDefault="004644F2"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1A01DA8A" w14:textId="77777777" w:rsidR="004644F2" w:rsidRDefault="004644F2"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multimodel inference: </w:t>
      </w:r>
      <w:r w:rsidRPr="00A77E70">
        <w:rPr>
          <w:rFonts w:asciiTheme="majorHAnsi" w:hAnsiTheme="majorHAnsi" w:cs="Times New Roman"/>
          <w:i/>
          <w:lang w:val="en-US"/>
        </w:rPr>
        <w:t>a practical information-theoretic approach. Springer</w:t>
      </w:r>
      <w:r w:rsidRPr="00A77E70">
        <w:rPr>
          <w:rFonts w:asciiTheme="majorHAnsi" w:hAnsiTheme="majorHAnsi" w:cs="Times New Roman"/>
          <w:lang w:val="en-US"/>
        </w:rPr>
        <w:t>, New York.</w:t>
      </w:r>
    </w:p>
    <w:p w14:paraId="68AD2C47" w14:textId="54299F73" w:rsidR="003E5F64" w:rsidRDefault="003E5F6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9348F8" w14:textId="5A425756" w:rsidR="00EF4509" w:rsidRPr="004644F2"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Chalom, A., &amp; Prado, P. I. (2012). Parameter space exploration of ecological models, 1–37. </w:t>
      </w:r>
    </w:p>
    <w:p w14:paraId="17BC1F7F" w14:textId="51E7E000" w:rsidR="003032B9" w:rsidRDefault="003032B9" w:rsidP="007A15AD">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1F215CA2"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3). Temporal hierarchies of variation and the maint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5DEB73E3"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lastRenderedPageBreak/>
        <w:t xml:space="preserve">Chesson P, Huntly N. (1997). The roles of harsh and fluctuating conditions in the dy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63967C09" w14:textId="52A8C709"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Chesson P. (1994). Multispecies competition in variable environment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56889B0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6D8BAA3" w14:textId="1ACA5B5E" w:rsidR="003032B9" w:rsidRDefault="003032B9"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A77E70">
        <w:rPr>
          <w:rFonts w:asciiTheme="majorHAnsi" w:eastAsia="Arial Unicode MS" w:hAnsiTheme="majorHAnsi" w:cs="Arial Unicode MS"/>
          <w:color w:val="000000" w:themeColor="text1"/>
          <w:lang w:val="en-US"/>
        </w:rPr>
        <w:t>. London: J. Murray.</w:t>
      </w:r>
    </w:p>
    <w:p w14:paraId="40D4AED6" w14:textId="62E8C160"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7027008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1BC357EC" w14:textId="77777777" w:rsidR="00EF4509" w:rsidRPr="00A77E70"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Ellner S. (1986). Alternate plant life history strategies and coexistence in randomly varying environments. </w:t>
      </w:r>
      <w:r w:rsidRPr="00A77E70">
        <w:rPr>
          <w:rFonts w:asciiTheme="majorHAnsi" w:hAnsiTheme="majorHAnsi" w:cs="Times"/>
          <w:i/>
          <w:lang w:val="en-US"/>
        </w:rPr>
        <w:t>Vegetatio</w:t>
      </w:r>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597FED66" w14:textId="0C82D015" w:rsidR="00EF4509" w:rsidRPr="00EF4509" w:rsidRDefault="00EF4509" w:rsidP="007A15AD">
      <w:pPr>
        <w:spacing w:line="276" w:lineRule="auto"/>
        <w:ind w:left="567" w:hanging="567"/>
        <w:jc w:val="both"/>
        <w:rPr>
          <w:rFonts w:asciiTheme="majorHAnsi" w:hAnsiTheme="majorHAnsi" w:cs="Times"/>
          <w:lang w:val="en-US"/>
        </w:rPr>
      </w:pPr>
      <w:r w:rsidRPr="00A77E70">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34C184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lastRenderedPageBreak/>
        <w:t>12</w:t>
      </w:r>
      <w:r w:rsidRPr="00A77E70">
        <w:rPr>
          <w:rFonts w:asciiTheme="majorHAnsi" w:eastAsia="Times New Roman" w:hAnsiTheme="majorHAnsi" w:cs="Times New Roman"/>
          <w:noProof/>
        </w:rPr>
        <w:t>, 35–57.</w:t>
      </w:r>
    </w:p>
    <w:p w14:paraId="755E24C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42B8D2DA" w14:textId="77777777" w:rsidR="00EF4509" w:rsidRDefault="00EF4509"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Holsinger, K. E. Theory of Selection in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3.</w:t>
      </w:r>
    </w:p>
    <w:p w14:paraId="195B2456" w14:textId="517E7C9D" w:rsidR="00A8449D" w:rsidRPr="00A8449D" w:rsidRDefault="00A8449D"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3F79E7A7" w14:textId="408ED2E4" w:rsidR="00EF4509" w:rsidRPr="00A8449D" w:rsidRDefault="00EF4509"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Horn H. S. (1975).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eds Cody M. L., HoltDiamond J. M., editors. ), pp. 196-211 Cambridge, UK: Belknap Press of Harvard University Press</w:t>
      </w:r>
    </w:p>
    <w:p w14:paraId="68A648A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423D4A79" w14:textId="04396643"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J, Weissing FJ. (1999). Biodiver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6D042E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42BEBA8D" w14:textId="09478B8E"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lastRenderedPageBreak/>
        <w:t xml:space="preserve">Jari Oksanen, F. Guillaume Blanchet, Michael Friendly, Roeland Kindt, Pierre Legendre, Dan McGlinn, Peter R. Minchin, R. B. O'Hara, Gavin L. Simpson, Peter Solymos, M. Henry H. Stevens, Eduard Szoecs and Helene Wagner (2017). vegan: Community Ecology Package. R package version 2.4-3. https://CRAN.R-project.org/package=vegan </w:t>
      </w:r>
    </w:p>
    <w:p w14:paraId="6C11DDD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18C17322" w14:textId="2659F08D" w:rsidR="00A8449D" w:rsidRPr="00A8449D" w:rsidRDefault="00A8449D"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Tumpson DB. (1975). Competition between two species for two complimentary or substitutable resources. </w:t>
      </w:r>
      <w:r w:rsidRPr="00A77E70">
        <w:rPr>
          <w:rFonts w:asciiTheme="majorHAnsi" w:hAnsiTheme="majorHAnsi" w:cs="Times"/>
          <w:i/>
          <w:iCs/>
          <w:lang w:val="en-US"/>
        </w:rPr>
        <w:t xml:space="preserve">J. Theor. Biol. </w:t>
      </w:r>
      <w:r w:rsidRPr="00A77E70">
        <w:rPr>
          <w:rFonts w:asciiTheme="majorHAnsi" w:hAnsiTheme="majorHAnsi" w:cs="Times"/>
          <w:lang w:val="en-US"/>
        </w:rPr>
        <w:t>50:185–201</w:t>
      </w:r>
    </w:p>
    <w:p w14:paraId="3A4352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6D5D181D" w14:textId="024517BF" w:rsidR="003A12EB" w:rsidRDefault="003A12EB"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 xml:space="preserve">Levins,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3490411" w14:textId="3CDBAD9F" w:rsidR="00A8449D" w:rsidRDefault="00A8449D"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lastRenderedPageBreak/>
        <w:t xml:space="preserve">Levins R. (1979).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74EB0182" w14:textId="4406C88F"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oreau M. (1992). Time scale of resource </w:t>
      </w:r>
      <w:r w:rsidRPr="002C078F">
        <w:rPr>
          <w:rFonts w:asciiTheme="majorHAnsi" w:hAnsiTheme="majorHAnsi" w:cs="Times"/>
          <w:lang w:val="en-US"/>
        </w:rPr>
        <w:t xml:space="preserve">dynamics, and coexistence through time partitioning. </w:t>
      </w:r>
      <w:r w:rsidRPr="002C078F">
        <w:rPr>
          <w:rFonts w:asciiTheme="majorHAnsi" w:hAnsiTheme="majorHAnsi" w:cs="Times"/>
          <w:i/>
          <w:iCs/>
          <w:lang w:val="en-US"/>
        </w:rPr>
        <w:t xml:space="preserve">Theor. Popul. Biol. </w:t>
      </w:r>
      <w:r w:rsidRPr="002C078F">
        <w:rPr>
          <w:rFonts w:asciiTheme="majorHAnsi" w:hAnsiTheme="majorHAnsi" w:cs="Times"/>
          <w:lang w:val="en-US"/>
        </w:rPr>
        <w:t xml:space="preserve">41:401–12 </w:t>
      </w:r>
    </w:p>
    <w:p w14:paraId="24DF05B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4D1B6F1E" w14:textId="1F14AE1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2C078F">
        <w:rPr>
          <w:rFonts w:asciiTheme="majorHAnsi" w:hAnsiTheme="majorHAnsi" w:cs="Times"/>
          <w:lang w:val="en-US"/>
        </w:rPr>
        <w:t xml:space="preserve">Mandai, C. Y., Banks-Leite, C. &amp; Prado, P.I. (em preparação). Can disturbance be responsible for maintaining diversity in biological communities? </w:t>
      </w:r>
      <w:r w:rsidRPr="002A3C3D">
        <w:rPr>
          <w:rFonts w:asciiTheme="majorHAnsi" w:hAnsiTheme="majorHAnsi" w:cs="Times"/>
          <w:i/>
          <w:lang w:val="en-US"/>
        </w:rPr>
        <w:t>Predictions from a community model with varying degrees of disturbance and demographic stochasticity</w:t>
      </w:r>
      <w:r w:rsidRPr="002C078F">
        <w:rPr>
          <w:rFonts w:asciiTheme="majorHAnsi" w:hAnsiTheme="majorHAnsi" w:cs="Times"/>
          <w:lang w:val="en-US"/>
        </w:rPr>
        <w:t>.</w:t>
      </w:r>
    </w:p>
    <w:p w14:paraId="6F4B9D36" w14:textId="6AD791FF" w:rsidR="003A12EB" w:rsidRPr="00A77E70" w:rsidRDefault="003A12EB"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Edinburgh, UK</w:t>
      </w:r>
      <w:r>
        <w:rPr>
          <w:rFonts w:asciiTheme="majorHAnsi" w:hAnsiTheme="majorHAnsi" w:cs="Times"/>
          <w:lang w:val="en-US"/>
        </w:rPr>
        <w:t>.</w:t>
      </w:r>
    </w:p>
    <w:p w14:paraId="2913A53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35EF3D76" w14:textId="7AC4ED9C"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2C078F">
        <w:rPr>
          <w:rFonts w:asciiTheme="majorHAnsi" w:hAnsiTheme="majorHAnsi" w:cs="Times New Roman"/>
          <w:color w:val="000000" w:themeColor="text1"/>
        </w:rPr>
        <w:t xml:space="preserve">Morris, W. F. Life History. In: LEVIN, Simon A. (Editor). </w:t>
      </w:r>
      <w:r w:rsidRPr="002C078F">
        <w:rPr>
          <w:rFonts w:asciiTheme="majorHAnsi" w:hAnsiTheme="majorHAnsi" w:cs="Times New Roman"/>
          <w:i/>
          <w:color w:val="000000" w:themeColor="text1"/>
        </w:rPr>
        <w:t>The Princeton Guide to Ecology</w:t>
      </w:r>
      <w:r w:rsidRPr="002C078F">
        <w:rPr>
          <w:rFonts w:asciiTheme="majorHAnsi" w:hAnsiTheme="majorHAnsi" w:cs="Times New Roman"/>
          <w:color w:val="000000" w:themeColor="text1"/>
        </w:rPr>
        <w:t>. New Jersey: Princeton University Press, 2009. Cap. I.10.</w:t>
      </w:r>
    </w:p>
    <w:p w14:paraId="52E3DB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785ED691" w14:textId="7FDE793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Peres, C. a, Baider, C., Zuidema, P. a, Wadt, L. H. O., Kainer, K. a, Gomes-Silva, D. a P, ... Freckleton, R. P. (2003). Demographic threats to the sustainability of Brazil nut exploitation. </w:t>
      </w:r>
      <w:r w:rsidRPr="00A77E70">
        <w:rPr>
          <w:rFonts w:asciiTheme="majorHAnsi" w:hAnsiTheme="majorHAnsi" w:cs="Times"/>
          <w:i/>
          <w:iCs/>
          <w:lang w:val="en-US"/>
        </w:rPr>
        <w:t xml:space="preserve">Science, 302 </w:t>
      </w:r>
      <w:r w:rsidRPr="00A77E70">
        <w:rPr>
          <w:rFonts w:asciiTheme="majorHAnsi" w:hAnsiTheme="majorHAnsi" w:cs="Times New Roman"/>
          <w:lang w:val="en-US"/>
        </w:rPr>
        <w:t xml:space="preserve">(5653), 2112–2114. </w:t>
      </w:r>
      <w:r w:rsidRPr="009441FA">
        <w:rPr>
          <w:rFonts w:asciiTheme="majorHAnsi" w:hAnsiTheme="majorHAnsi" w:cs="Times New Roman"/>
          <w:lang w:val="en-US"/>
        </w:rPr>
        <w:t>http://doi.org/10.1126/science.1091698</w:t>
      </w:r>
    </w:p>
    <w:p w14:paraId="10FFA14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060F4967" w14:textId="137FA400" w:rsid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Reznick, D. Evolution of Life Historie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1.</w:t>
      </w:r>
    </w:p>
    <w:p w14:paraId="67001108" w14:textId="0C724CC7"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Guariguata, M. R., Menton, M., Arroyo Quispe, E., Quaedvlieg, J., Warren-Thomas, E., ... Salas, J. J. Y. (2015).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1ED52B9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04F9A6DC" w14:textId="54B7A371" w:rsidR="003A12EB" w:rsidRPr="003A12EB" w:rsidRDefault="003A12EB"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866758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491–508. http://doi.org/10.1111/j.1461-0248.2004.00600.x</w:t>
      </w:r>
    </w:p>
    <w:p w14:paraId="4E532BB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6F903135" w14:textId="29423BE9" w:rsidR="005D497C" w:rsidRPr="005D497C" w:rsidRDefault="005D497C" w:rsidP="007A15AD">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1981). Competitive coexistence in an oscillating chemostat.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1A5F2F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768DC477" w14:textId="77777777" w:rsidR="005D497C" w:rsidRPr="00A77E70"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The Evolution of Life Histories</w:t>
      </w:r>
      <w:r w:rsidRPr="00A77E70">
        <w:rPr>
          <w:rFonts w:asciiTheme="majorHAnsi" w:hAnsiTheme="majorHAnsi" w:cs="Times New Roman"/>
          <w:color w:val="000000" w:themeColor="text1"/>
        </w:rPr>
        <w:t>. Oxford University Press, London, UK.</w:t>
      </w:r>
    </w:p>
    <w:p w14:paraId="65152087" w14:textId="017675BB"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Natural Selection, Adaptation and Fitness: Overview.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w:t>
      </w:r>
    </w:p>
    <w:p w14:paraId="234D347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lastRenderedPageBreak/>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Default="00117284"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122" w:name="_Toc487883812"/>
    <w:p w14:paraId="53C572D6" w14:textId="79B9710E" w:rsidR="009E379A" w:rsidRPr="00011943" w:rsidRDefault="009E379A" w:rsidP="009E379A">
      <w:pPr>
        <w:pStyle w:val="Heading1"/>
        <w:spacing w:before="0"/>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Pr>
          <w:color w:val="000000" w:themeColor="text1"/>
        </w:rPr>
        <w:t>APÊNDICES</w:t>
      </w:r>
      <w:bookmarkEnd w:id="122"/>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123" w:name="_Toc487877768"/>
      <w:bookmarkStart w:id="124" w:name="_Toc487883813"/>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123"/>
      <w:bookmarkEnd w:id="124"/>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w:t>
      </w:r>
      <w:proofErr w:type="spellStart"/>
      <w:r w:rsidRPr="0023171B">
        <w:rPr>
          <w:rFonts w:ascii="Calibri Light" w:hAnsi="Calibri Light"/>
        </w:rPr>
        <w:t>eco-evolutivo</w:t>
      </w:r>
      <w:proofErr w:type="spellEnd"/>
      <w:r w:rsidRPr="0023171B">
        <w:rPr>
          <w:rFonts w:ascii="Calibri Light" w:hAnsi="Calibri Light"/>
        </w:rPr>
        <w:t xml:space="preserve">, processamos simulações com diferentes valores para este parâmetro (o valor dos outros parâmetros foi igual ao do grupo de simulações do cenário </w:t>
      </w:r>
      <w:proofErr w:type="spellStart"/>
      <w:r w:rsidRPr="0023171B">
        <w:rPr>
          <w:rFonts w:ascii="Calibri Light" w:hAnsi="Calibri Light"/>
        </w:rPr>
        <w:t>eco-evolutivo</w:t>
      </w:r>
      <w:proofErr w:type="spellEnd"/>
      <w:r w:rsidRPr="0023171B">
        <w:rPr>
          <w:rFonts w:ascii="Calibri Light" w:hAnsi="Calibri Light"/>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w:t>
      </w:r>
      <w:r w:rsidRPr="0023171B">
        <w:rPr>
          <w:rFonts w:ascii="Calibri Light" w:hAnsi="Calibri Light"/>
        </w:rPr>
        <w:lastRenderedPageBreak/>
        <w:t>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125" w:name="_Toc487877769"/>
      <w:bookmarkStart w:id="126" w:name="_Toc487883814"/>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125"/>
      <w:bookmarkEnd w:id="126"/>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1">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w:t>
      </w:r>
      <w:proofErr w:type="spellStart"/>
      <w:r w:rsidR="003463E3" w:rsidRPr="0023171B">
        <w:rPr>
          <w:rFonts w:ascii="Calibri Light" w:hAnsi="Calibri Light"/>
        </w:rPr>
        <w:t>eco-evolutivo</w:t>
      </w:r>
      <w:proofErr w:type="spellEnd"/>
      <w:r w:rsidR="003463E3" w:rsidRPr="0023171B">
        <w:rPr>
          <w:rFonts w:ascii="Calibri Light" w:hAnsi="Calibri Light"/>
        </w:rPr>
        <w:t xml:space="preserve">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127" w:name="_Toc487877770"/>
      <w:bookmarkStart w:id="128" w:name="_Toc487883815"/>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127"/>
      <w:bookmarkEnd w:id="128"/>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5">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sidR="003463E3" w:rsidRPr="0023171B">
        <w:rPr>
          <w:rFonts w:ascii="Calibri Light" w:hAnsi="Calibri Light"/>
        </w:rPr>
        <w:t>eco-evolutivo</w:t>
      </w:r>
      <w:proofErr w:type="spellEnd"/>
      <w:r w:rsidR="003463E3" w:rsidRPr="0023171B">
        <w:rPr>
          <w:rFonts w:ascii="Calibri Light" w:hAnsi="Calibri Light"/>
        </w:rPr>
        <w:t>.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UISA NOVARA MONCLAR GONÇALVES" w:date="2017-07-15T10:31:00Z" w:initials="LNMG">
    <w:p w14:paraId="0C398CAD" w14:textId="77777777" w:rsidR="001B315A" w:rsidRDefault="001B315A" w:rsidP="00217F3C">
      <w:pPr>
        <w:pStyle w:val="CommentText"/>
      </w:pPr>
      <w:r>
        <w:rPr>
          <w:rStyle w:val="CommentReference"/>
        </w:rPr>
        <w:annotationRef/>
      </w:r>
      <w:proofErr w:type="spellStart"/>
      <w:r>
        <w:t>Ayana</w:t>
      </w:r>
      <w:proofErr w:type="spellEnd"/>
      <w:r>
        <w:t>:</w:t>
      </w:r>
    </w:p>
    <w:p w14:paraId="16D68B63" w14:textId="77777777" w:rsidR="001B315A" w:rsidRPr="00D13F3C" w:rsidRDefault="001B315A" w:rsidP="00217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3FAE13D4" w14:textId="77777777" w:rsidR="001B315A" w:rsidRPr="00D13F3C" w:rsidRDefault="001B315A" w:rsidP="00217F3C">
      <w:pPr>
        <w:spacing w:line="240" w:lineRule="auto"/>
        <w:rPr>
          <w:rFonts w:ascii="Arial" w:eastAsia="Times New Roman" w:hAnsi="Arial" w:cs="Arial"/>
          <w:color w:val="222222"/>
          <w:sz w:val="20"/>
          <w:szCs w:val="20"/>
          <w:lang w:val="en-US"/>
        </w:rPr>
      </w:pPr>
    </w:p>
    <w:p w14:paraId="143B9511"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4CD279FA" w14:textId="77777777" w:rsidR="001B315A" w:rsidRPr="00D13F3C" w:rsidRDefault="001B315A" w:rsidP="00217F3C">
      <w:pPr>
        <w:spacing w:line="240" w:lineRule="auto"/>
        <w:rPr>
          <w:rFonts w:ascii="Arial" w:eastAsia="Times New Roman" w:hAnsi="Arial" w:cs="Arial"/>
          <w:color w:val="222222"/>
          <w:sz w:val="20"/>
          <w:szCs w:val="20"/>
          <w:lang w:val="en-US"/>
        </w:rPr>
      </w:pPr>
    </w:p>
    <w:p w14:paraId="419E4CA1"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70EE8A09"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1B315A" w:rsidRDefault="001B315A" w:rsidP="00217F3C">
      <w:pPr>
        <w:pStyle w:val="CommentText"/>
      </w:pPr>
      <w:r w:rsidRPr="00D13F3C">
        <w:rPr>
          <w:rFonts w:ascii="Arial" w:eastAsia="Times New Roman" w:hAnsi="Arial" w:cs="Arial"/>
          <w:color w:val="222222"/>
          <w:lang w:val="en-US"/>
        </w:rPr>
        <w:t xml:space="preserve">3. Parte da </w:t>
      </w:r>
      <w:proofErr w:type="spellStart"/>
      <w:r w:rsidRPr="00D13F3C">
        <w:rPr>
          <w:rFonts w:ascii="Arial" w:eastAsia="Times New Roman" w:hAnsi="Arial" w:cs="Arial"/>
          <w:color w:val="222222"/>
          <w:lang w:val="en-US"/>
        </w:rPr>
        <w:t>minha</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dificuldade</w:t>
      </w:r>
      <w:proofErr w:type="spellEnd"/>
      <w:r w:rsidRPr="00D13F3C">
        <w:rPr>
          <w:rFonts w:ascii="Arial" w:eastAsia="Times New Roman" w:hAnsi="Arial" w:cs="Arial"/>
          <w:color w:val="222222"/>
          <w:lang w:val="en-US"/>
        </w:rPr>
        <w:t xml:space="preserve"> com </w:t>
      </w:r>
      <w:proofErr w:type="spellStart"/>
      <w:r w:rsidRPr="00D13F3C">
        <w:rPr>
          <w:rFonts w:ascii="Arial" w:eastAsia="Times New Roman" w:hAnsi="Arial" w:cs="Arial"/>
          <w:color w:val="222222"/>
          <w:lang w:val="en-US"/>
        </w:rPr>
        <w:t>essa</w:t>
      </w:r>
      <w:proofErr w:type="spellEnd"/>
      <w:r w:rsidRPr="00D13F3C">
        <w:rPr>
          <w:rFonts w:ascii="Arial" w:eastAsia="Times New Roman" w:hAnsi="Arial" w:cs="Arial"/>
          <w:color w:val="222222"/>
          <w:lang w:val="en-US"/>
        </w:rPr>
        <w:t xml:space="preserve"> parte </w:t>
      </w:r>
      <w:proofErr w:type="spellStart"/>
      <w:r w:rsidRPr="00D13F3C">
        <w:rPr>
          <w:rFonts w:ascii="Arial" w:eastAsia="Times New Roman" w:hAnsi="Arial" w:cs="Arial"/>
          <w:color w:val="222222"/>
          <w:lang w:val="en-US"/>
        </w:rPr>
        <w:t>talvez</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venha</w:t>
      </w:r>
      <w:proofErr w:type="spellEnd"/>
      <w:r w:rsidRPr="00D13F3C">
        <w:rPr>
          <w:rFonts w:ascii="Arial" w:eastAsia="Times New Roman" w:hAnsi="Arial" w:cs="Arial"/>
          <w:color w:val="222222"/>
          <w:lang w:val="en-US"/>
        </w:rPr>
        <w:t xml:space="preserve"> do </w:t>
      </w:r>
      <w:proofErr w:type="spellStart"/>
      <w:r w:rsidRPr="00D13F3C">
        <w:rPr>
          <w:rFonts w:ascii="Arial" w:eastAsia="Times New Roman" w:hAnsi="Arial" w:cs="Arial"/>
          <w:color w:val="222222"/>
          <w:lang w:val="en-US"/>
        </w:rPr>
        <w:t>fato</w:t>
      </w:r>
      <w:proofErr w:type="spellEnd"/>
      <w:r w:rsidRPr="00D13F3C">
        <w:rPr>
          <w:rFonts w:ascii="Arial" w:eastAsia="Times New Roman" w:hAnsi="Arial" w:cs="Arial"/>
          <w:color w:val="222222"/>
          <w:lang w:val="en-US"/>
        </w:rPr>
        <w:t xml:space="preserve"> de </w:t>
      </w:r>
      <w:proofErr w:type="spellStart"/>
      <w:r w:rsidRPr="00D13F3C">
        <w:rPr>
          <w:rFonts w:ascii="Arial" w:eastAsia="Times New Roman" w:hAnsi="Arial" w:cs="Arial"/>
          <w:color w:val="222222"/>
          <w:lang w:val="en-US"/>
        </w:rPr>
        <w:t>e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nã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enh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claro</w:t>
      </w:r>
      <w:proofErr w:type="spellEnd"/>
      <w:r w:rsidRPr="00D13F3C">
        <w:rPr>
          <w:rFonts w:ascii="Arial" w:eastAsia="Times New Roman" w:hAnsi="Arial" w:cs="Arial"/>
          <w:color w:val="222222"/>
          <w:lang w:val="en-US"/>
        </w:rPr>
        <w:t xml:space="preserve"> o que </w:t>
      </w:r>
      <w:proofErr w:type="spellStart"/>
      <w:r w:rsidRPr="00D13F3C">
        <w:rPr>
          <w:rFonts w:ascii="Arial" w:eastAsia="Times New Roman" w:hAnsi="Arial" w:cs="Arial"/>
          <w:color w:val="222222"/>
          <w:lang w:val="en-US"/>
        </w:rPr>
        <w:t>sã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correlaç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siológ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ipicamente</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e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soci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pect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siológicos</w:t>
      </w:r>
      <w:proofErr w:type="spellEnd"/>
      <w:r w:rsidRPr="00D13F3C">
        <w:rPr>
          <w:rFonts w:ascii="Arial" w:eastAsia="Times New Roman" w:hAnsi="Arial" w:cs="Arial"/>
          <w:color w:val="222222"/>
          <w:lang w:val="en-US"/>
        </w:rPr>
        <w:t xml:space="preserve"> e </w:t>
      </w:r>
      <w:proofErr w:type="spellStart"/>
      <w:r w:rsidRPr="00D13F3C">
        <w:rPr>
          <w:rFonts w:ascii="Arial" w:eastAsia="Times New Roman" w:hAnsi="Arial" w:cs="Arial"/>
          <w:color w:val="222222"/>
          <w:lang w:val="en-US"/>
        </w:rPr>
        <w:t>ecológic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mecanism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por</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rás</w:t>
      </w:r>
      <w:proofErr w:type="spellEnd"/>
      <w:r w:rsidRPr="00D13F3C">
        <w:rPr>
          <w:rFonts w:ascii="Arial" w:eastAsia="Times New Roman" w:hAnsi="Arial" w:cs="Arial"/>
          <w:color w:val="222222"/>
          <w:lang w:val="en-US"/>
        </w:rPr>
        <w:t xml:space="preserve"> de trade-offs e </w:t>
      </w:r>
      <w:proofErr w:type="spellStart"/>
      <w:r w:rsidRPr="00D13F3C">
        <w:rPr>
          <w:rFonts w:ascii="Arial" w:eastAsia="Times New Roman" w:hAnsi="Arial" w:cs="Arial"/>
          <w:color w:val="222222"/>
          <w:lang w:val="en-US"/>
        </w:rPr>
        <w:t>correlaç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enotíp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genotíp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o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logenéticas</w:t>
      </w:r>
      <w:proofErr w:type="spellEnd"/>
      <w:r w:rsidRPr="00D13F3C">
        <w:rPr>
          <w:rFonts w:ascii="Arial" w:eastAsia="Times New Roman" w:hAnsi="Arial" w:cs="Arial"/>
          <w:color w:val="222222"/>
          <w:lang w:val="en-US"/>
        </w:rPr>
        <w:t xml:space="preserve"> a </w:t>
      </w:r>
      <w:proofErr w:type="spellStart"/>
      <w:r w:rsidRPr="00D13F3C">
        <w:rPr>
          <w:rFonts w:ascii="Arial" w:eastAsia="Times New Roman" w:hAnsi="Arial" w:cs="Arial"/>
          <w:color w:val="222222"/>
          <w:lang w:val="en-US"/>
        </w:rPr>
        <w:t>padr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potencialmente</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sociad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mesmos</w:t>
      </w:r>
      <w:proofErr w:type="spellEnd"/>
      <w:r w:rsidRPr="00D13F3C">
        <w:rPr>
          <w:rFonts w:ascii="Arial" w:eastAsia="Times New Roman" w:hAnsi="Arial" w:cs="Arial"/>
          <w:color w:val="222222"/>
          <w:lang w:val="en-US"/>
        </w:rPr>
        <w:t>.</w:t>
      </w:r>
    </w:p>
  </w:comment>
  <w:comment w:id="7" w:author="LUISA NOVARA MONCLAR GONÇALVES" w:date="2017-07-15T10:32:00Z" w:initials="LNMG">
    <w:p w14:paraId="6128ABB9" w14:textId="0F7ED033" w:rsidR="001B315A" w:rsidRPr="004831FA" w:rsidRDefault="001B315A"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proofErr w:type="gram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da</w:t>
      </w:r>
      <w:proofErr w:type="gram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comment>
  <w:comment w:id="10" w:author="LUISA NOVARA MONCLAR GONÇALVES" w:date="2017-07-15T10:33:00Z" w:initials="LNMG">
    <w:p w14:paraId="2D3AC7FC" w14:textId="12114007" w:rsidR="001B315A" w:rsidRDefault="001B315A">
      <w:pPr>
        <w:pStyle w:val="CommentText"/>
      </w:pPr>
      <w:r>
        <w:rPr>
          <w:rStyle w:val="CommentReference"/>
        </w:rPr>
        <w:annotationRef/>
      </w:r>
      <w:proofErr w:type="spellStart"/>
      <w:r>
        <w:t>Luanne</w:t>
      </w:r>
      <w:proofErr w:type="spellEnd"/>
      <w:r>
        <w:t>: por que isso dentre outras coisas que poderiam representar a longevidade?</w:t>
      </w:r>
    </w:p>
  </w:comment>
  <w:comment w:id="11" w:author="LUISA NOVARA MONCLAR GONÇALVES" w:date="2017-07-15T10:40:00Z" w:initials="LNMG">
    <w:p w14:paraId="7ACA5ABE" w14:textId="14BF9E33" w:rsidR="001B315A" w:rsidRDefault="001B315A">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13" w:author="LUISA NOVARA MONCLAR GONÇALVES" w:date="2017-07-15T10:40:00Z" w:initials="LNMG">
    <w:p w14:paraId="3C829E2F" w14:textId="37E32B47" w:rsidR="001B315A" w:rsidRDefault="001B315A">
      <w:pPr>
        <w:pStyle w:val="CommentText"/>
      </w:pPr>
      <w:r>
        <w:rPr>
          <w:rStyle w:val="CommentReference"/>
        </w:rPr>
        <w:annotationRef/>
      </w:r>
      <w:r>
        <w:t xml:space="preserve">Inserir </w:t>
      </w:r>
      <w:proofErr w:type="spellStart"/>
      <w:r>
        <w:t>info</w:t>
      </w:r>
      <w:proofErr w:type="spellEnd"/>
      <w:r>
        <w:t xml:space="preserve"> sobre florestas temperadas.</w:t>
      </w:r>
    </w:p>
  </w:comment>
  <w:comment w:id="14" w:author="LUISA NOVARA MONCLAR GONÇALVES" w:date="2017-07-15T10:41:00Z" w:initials="LNMG">
    <w:p w14:paraId="0CC5710A" w14:textId="6E062517" w:rsidR="001B315A" w:rsidRDefault="001B315A">
      <w:pPr>
        <w:pStyle w:val="CommentText"/>
      </w:pPr>
      <w:r>
        <w:rPr>
          <w:rStyle w:val="CommentReference"/>
        </w:rPr>
        <w:annotationRef/>
      </w:r>
      <w:r>
        <w:t>Por que esta espécie? Produção alta?</w:t>
      </w:r>
    </w:p>
  </w:comment>
  <w:comment w:id="16" w:author="LUISA NOVARA MONCLAR GONÇALVES" w:date="2017-07-15T10:42:00Z" w:initials="LNMG">
    <w:p w14:paraId="6299B3B7" w14:textId="48F43C6F" w:rsidR="001B315A" w:rsidRDefault="001B315A">
      <w:pPr>
        <w:pStyle w:val="CommentText"/>
      </w:pPr>
      <w:r>
        <w:rPr>
          <w:rStyle w:val="CommentReference"/>
        </w:rPr>
        <w:annotationRef/>
      </w:r>
      <w:r>
        <w:t>Ale não gosta do nome.</w:t>
      </w:r>
    </w:p>
  </w:comment>
  <w:comment w:id="19" w:author="LUISA NOVARA MONCLAR GONÇALVES" w:date="2017-07-15T10:42:00Z" w:initials="LNMG">
    <w:p w14:paraId="40C046DE" w14:textId="1A6CAE74" w:rsidR="001B315A" w:rsidRDefault="001B315A">
      <w:pPr>
        <w:pStyle w:val="CommentText"/>
      </w:pPr>
      <w:r>
        <w:rPr>
          <w:rStyle w:val="CommentReference"/>
        </w:rPr>
        <w:annotationRef/>
      </w:r>
      <w:r>
        <w:t>No final das contas, só usei o distúrbio!</w:t>
      </w:r>
    </w:p>
  </w:comment>
  <w:comment w:id="21" w:author="LUISA NOVARA MONCLAR GONÇALVES" w:date="2017-07-15T10:43:00Z" w:initials="LNMG">
    <w:p w14:paraId="5D3FE138" w14:textId="1AA8FAA4" w:rsidR="001B315A" w:rsidRDefault="001B315A">
      <w:pPr>
        <w:pStyle w:val="CommentText"/>
      </w:pPr>
      <w:r>
        <w:rPr>
          <w:rStyle w:val="CommentReference"/>
        </w:rPr>
        <w:annotationRef/>
      </w:r>
      <w:r>
        <w:t>Mostrar que eram não simétricas?</w:t>
      </w:r>
    </w:p>
  </w:comment>
  <w:comment w:id="25" w:author="LUISA NOVARA MONCLAR GONÇALVES" w:date="2017-07-15T10:44:00Z" w:initials="LNMG">
    <w:p w14:paraId="5ACB0025" w14:textId="4362A597" w:rsidR="001B315A" w:rsidRDefault="001B315A">
      <w:pPr>
        <w:pStyle w:val="CommentText"/>
      </w:pPr>
      <w:r>
        <w:rPr>
          <w:rStyle w:val="CommentReference"/>
        </w:rPr>
        <w:annotationRef/>
      </w:r>
      <w:proofErr w:type="spellStart"/>
      <w:r>
        <w:t>Luanne</w:t>
      </w:r>
      <w:proofErr w:type="spellEnd"/>
      <w:r>
        <w:t>: o que é isso?</w:t>
      </w:r>
    </w:p>
  </w:comment>
  <w:comment w:id="36" w:author="LUISA NOVARA MONCLAR GONÇALVES" w:date="2017-07-15T10:46:00Z" w:initials="LNMG">
    <w:p w14:paraId="62EB0934" w14:textId="4377C8B7" w:rsidR="001B315A" w:rsidRDefault="001B315A">
      <w:pPr>
        <w:pStyle w:val="CommentText"/>
      </w:pPr>
      <w:r>
        <w:rPr>
          <w:rStyle w:val="CommentReference"/>
        </w:rPr>
        <w:annotationRef/>
      </w:r>
      <w:r>
        <w:t>Estratégia aquisitiva?</w:t>
      </w:r>
    </w:p>
  </w:comment>
  <w:comment w:id="37" w:author="LUISA NOVARA MONCLAR GONÇALVES" w:date="2017-07-15T10:49:00Z" w:initials="LNMG">
    <w:p w14:paraId="2A9A88E1" w14:textId="6159ED99" w:rsidR="001B315A" w:rsidRDefault="001B315A">
      <w:pPr>
        <w:pStyle w:val="CommentText"/>
      </w:pPr>
      <w:r>
        <w:rPr>
          <w:rStyle w:val="CommentReference"/>
        </w:rPr>
        <w:annotationRef/>
      </w:r>
      <w:r>
        <w:t>Colocar mais!!!</w:t>
      </w:r>
    </w:p>
  </w:comment>
  <w:comment w:id="38" w:author="LUISA NOVARA MONCLAR GONÇALVES" w:date="2017-07-15T10:49:00Z" w:initials="LNMG">
    <w:p w14:paraId="76DA3F70" w14:textId="23FFC729" w:rsidR="001B315A" w:rsidRDefault="001B315A">
      <w:pPr>
        <w:pStyle w:val="CommentText"/>
      </w:pPr>
      <w:r>
        <w:rPr>
          <w:rStyle w:val="CommentReference"/>
        </w:rPr>
        <w:annotationRef/>
      </w:r>
      <w:proofErr w:type="spellStart"/>
      <w:r>
        <w:t>Luanne</w:t>
      </w:r>
      <w:proofErr w:type="spellEnd"/>
      <w:r>
        <w:t>: mas por que tão rápido?</w:t>
      </w:r>
    </w:p>
  </w:comment>
  <w:comment w:id="53" w:author="LUISA NOVARA MONCLAR GONÇALVES" w:date="2017-07-15T10:50:00Z" w:initials="LNMG">
    <w:p w14:paraId="119051AD" w14:textId="78294464" w:rsidR="001B315A" w:rsidRDefault="001B315A">
      <w:pPr>
        <w:pStyle w:val="CommentText"/>
      </w:pPr>
      <w:r>
        <w:rPr>
          <w:rStyle w:val="CommentReference"/>
        </w:rPr>
        <w:annotationRef/>
      </w:r>
      <w:r>
        <w:t>Tenho que mostrar?</w:t>
      </w:r>
    </w:p>
  </w:comment>
  <w:comment w:id="76" w:author="LUISA NOVARA MONCLAR GONÇALVES" w:date="2017-07-15T17:28:00Z" w:initials="LNMG">
    <w:p w14:paraId="13380AAF" w14:textId="2CB14CA9" w:rsidR="00794BEA" w:rsidRDefault="00794BEA">
      <w:pPr>
        <w:pStyle w:val="CommentText"/>
      </w:pPr>
      <w:r>
        <w:rPr>
          <w:rStyle w:val="CommentReference"/>
        </w:rPr>
        <w:annotationRef/>
      </w:r>
      <w:r>
        <w:t>Excluir?</w:t>
      </w:r>
    </w:p>
  </w:comment>
  <w:comment w:id="108" w:author="LUISA NOVARA MONCLAR GONÇALVES" w:date="2017-07-15T10:50:00Z" w:initials="LNMG">
    <w:p w14:paraId="3A69513E" w14:textId="0CDFC66A" w:rsidR="001B315A" w:rsidRDefault="001B315A">
      <w:pPr>
        <w:pStyle w:val="CommentText"/>
      </w:pPr>
      <w:r>
        <w:rPr>
          <w:rStyle w:val="CommentReference"/>
        </w:rPr>
        <w:annotationRef/>
      </w:r>
      <w:r>
        <w:t>Pedir artigo!</w:t>
      </w:r>
    </w:p>
  </w:comment>
  <w:comment w:id="109" w:author="LUISA NOVARA MONCLAR GONÇALVES" w:date="2017-07-15T10:58:00Z" w:initials="LNMG">
    <w:p w14:paraId="4C299D6D" w14:textId="0D372DC7" w:rsidR="001B315A" w:rsidRDefault="001B315A">
      <w:pPr>
        <w:pStyle w:val="CommentText"/>
      </w:pPr>
      <w:r>
        <w:rPr>
          <w:rStyle w:val="CommentReference"/>
        </w:rPr>
        <w:annotationRef/>
      </w:r>
      <w:proofErr w:type="spellStart"/>
      <w:r>
        <w:t>Luanne</w:t>
      </w:r>
      <w:proofErr w:type="spellEnd"/>
      <w:r>
        <w:t xml:space="preserve">: ainda que a interpretação seja diferente, o que </w:t>
      </w:r>
      <w:proofErr w:type="gramStart"/>
      <w:r>
        <w:t>ocorreu</w:t>
      </w:r>
      <w:proofErr w:type="gramEnd"/>
      <w:r>
        <w:t xml:space="preserve"> </w:t>
      </w:r>
      <w:proofErr w:type="spellStart"/>
      <w:r>
        <w:t>ocorreu</w:t>
      </w:r>
      <w:proofErr w:type="spellEnd"/>
      <w:r>
        <w:t>.</w:t>
      </w:r>
    </w:p>
  </w:comment>
  <w:comment w:id="112" w:author="LUISA NOVARA MONCLAR GONÇALVES" w:date="2017-07-15T11:36:00Z" w:initials="LNMG">
    <w:p w14:paraId="5485790A" w14:textId="45A7AAF9" w:rsidR="001B315A" w:rsidRDefault="001B315A">
      <w:pPr>
        <w:pStyle w:val="CommentText"/>
      </w:pPr>
      <w:r>
        <w:rPr>
          <w:rStyle w:val="CommentReference"/>
        </w:rPr>
        <w:annotationRef/>
      </w:r>
      <w:r>
        <w:t>Escrevendo!</w:t>
      </w:r>
    </w:p>
  </w:comment>
  <w:comment w:id="121" w:author="LUISA NOVARA MONCLAR GONÇALVES" w:date="2017-07-15T11:14:00Z" w:initials="LNMG">
    <w:p w14:paraId="2FC68073" w14:textId="788842BA" w:rsidR="001B315A" w:rsidRDefault="001B315A">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0CC5710A" w15:done="0"/>
  <w15:commentEx w15:paraId="6299B3B7" w15:done="0"/>
  <w15:commentEx w15:paraId="40C046DE" w15:done="0"/>
  <w15:commentEx w15:paraId="5D3FE138" w15:done="0"/>
  <w15:commentEx w15:paraId="5ACB0025" w15:done="0"/>
  <w15:commentEx w15:paraId="62EB0934" w15:done="0"/>
  <w15:commentEx w15:paraId="2A9A88E1" w15:done="0"/>
  <w15:commentEx w15:paraId="76DA3F70" w15:done="0"/>
  <w15:commentEx w15:paraId="119051AD" w15:done="0"/>
  <w15:commentEx w15:paraId="13380AAF" w15:done="0"/>
  <w15:commentEx w15:paraId="3A69513E" w15:done="0"/>
  <w15:commentEx w15:paraId="4C299D6D"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A43E40" w14:textId="77777777" w:rsidR="009D75F6" w:rsidRDefault="009D75F6" w:rsidP="000C2B71">
      <w:pPr>
        <w:spacing w:line="240" w:lineRule="auto"/>
      </w:pPr>
      <w:r>
        <w:separator/>
      </w:r>
    </w:p>
  </w:endnote>
  <w:endnote w:type="continuationSeparator" w:id="0">
    <w:p w14:paraId="65528A14" w14:textId="77777777" w:rsidR="009D75F6" w:rsidRDefault="009D75F6"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1B315A" w:rsidRDefault="001B315A"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1B315A" w:rsidRDefault="001B315A"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1B315A" w:rsidRDefault="001B315A"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B2C69">
      <w:rPr>
        <w:rStyle w:val="PageNumber"/>
        <w:noProof/>
      </w:rPr>
      <w:t>63</w:t>
    </w:r>
    <w:r>
      <w:rPr>
        <w:rStyle w:val="PageNumber"/>
      </w:rPr>
      <w:fldChar w:fldCharType="end"/>
    </w:r>
  </w:p>
  <w:p w14:paraId="174E562E" w14:textId="77777777" w:rsidR="001B315A" w:rsidRDefault="001B315A"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6CD1D8" w14:textId="77777777" w:rsidR="009D75F6" w:rsidRDefault="009D75F6" w:rsidP="000C2B71">
      <w:pPr>
        <w:spacing w:line="240" w:lineRule="auto"/>
      </w:pPr>
      <w:r>
        <w:separator/>
      </w:r>
    </w:p>
  </w:footnote>
  <w:footnote w:type="continuationSeparator" w:id="0">
    <w:p w14:paraId="30268C54" w14:textId="77777777" w:rsidR="009D75F6" w:rsidRDefault="009D75F6" w:rsidP="000C2B71">
      <w:pPr>
        <w:spacing w:line="240" w:lineRule="auto"/>
      </w:pPr>
      <w:r>
        <w:continuationSeparator/>
      </w:r>
    </w:p>
  </w:footnote>
  <w:footnote w:id="1">
    <w:p w14:paraId="02FDB377" w14:textId="3C362CBA" w:rsidR="001B315A" w:rsidRPr="00673AA7" w:rsidRDefault="001B315A"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proofErr w:type="spellStart"/>
      <w:r w:rsidRPr="00673AA7">
        <w:rPr>
          <w:rFonts w:asciiTheme="majorHAnsi" w:hAnsiTheme="majorHAnsi"/>
        </w:rPr>
        <w:t>Reznick</w:t>
      </w:r>
      <w:proofErr w:type="spellEnd"/>
      <w:r w:rsidRPr="00673AA7">
        <w:rPr>
          <w:rFonts w:asciiTheme="majorHAnsi" w:hAnsiTheme="majorHAnsi"/>
        </w:rPr>
        <w:t>,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proofErr w:type="spellStart"/>
      <w:r w:rsidRPr="00673AA7">
        <w:rPr>
          <w:rFonts w:asciiTheme="majorHAnsi" w:hAnsiTheme="majorHAnsi" w:cs="Times New Roman"/>
          <w:color w:val="000000" w:themeColor="text1"/>
          <w:sz w:val="22"/>
          <w:szCs w:val="22"/>
        </w:rPr>
        <w:t>Holsinger</w:t>
      </w:r>
      <w:proofErr w:type="spellEnd"/>
      <w:r w:rsidRPr="00673AA7">
        <w:rPr>
          <w:rFonts w:asciiTheme="majorHAnsi" w:hAnsiTheme="majorHAnsi" w:cs="Times New Roman"/>
          <w:color w:val="000000" w:themeColor="text1"/>
          <w:sz w:val="22"/>
          <w:szCs w:val="22"/>
        </w:rPr>
        <w:t>, 2014</w:t>
      </w:r>
      <w:r w:rsidRPr="00673AA7">
        <w:rPr>
          <w:rFonts w:asciiTheme="majorHAnsi" w:hAnsiTheme="majorHAnsi"/>
          <w:sz w:val="22"/>
          <w:szCs w:val="22"/>
        </w:rPr>
        <w:t>).</w:t>
      </w:r>
    </w:p>
  </w:footnote>
  <w:footnote w:id="2">
    <w:p w14:paraId="1281E21D" w14:textId="5DA9AEE8" w:rsidR="001B315A" w:rsidRPr="00F4652D" w:rsidRDefault="001B315A"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1B315A" w:rsidRPr="000D627E" w:rsidRDefault="001B315A"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1B315A" w:rsidRPr="00BE056C" w:rsidRDefault="001B315A"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1B315A" w:rsidRPr="00623DD0" w:rsidRDefault="001B315A"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1B315A" w:rsidRPr="005639F8" w:rsidRDefault="001B315A"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1B315A" w:rsidRPr="00592DA1" w:rsidRDefault="001B315A"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1B315A" w:rsidRPr="001C0ED8" w:rsidRDefault="001B315A"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1B315A" w:rsidRDefault="001B315A"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1B315A" w:rsidRPr="00A16239" w:rsidRDefault="001B315A"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 w:id="10">
    <w:p w14:paraId="25C922D9" w14:textId="3D27C658" w:rsidR="005F7453" w:rsidRPr="005F7453" w:rsidRDefault="005F7453">
      <w:pPr>
        <w:pStyle w:val="FootnoteText"/>
        <w:rPr>
          <w:lang w:val="en-US"/>
          <w:rPrChange w:id="100" w:author="LUISA NOVARA MONCLAR GONÇALVES" w:date="2017-07-15T17:46:00Z">
            <w:rPr/>
          </w:rPrChange>
        </w:rPr>
      </w:pPr>
      <w:ins w:id="101" w:author="LUISA NOVARA MONCLAR GONÇALVES" w:date="2017-07-15T17:46:00Z">
        <w:r>
          <w:rPr>
            <w:rStyle w:val="FootnoteReference"/>
          </w:rPr>
          <w:footnoteRef/>
        </w:r>
      </w:ins>
      <w:ins w:id="102" w:author="LUISA NOVARA MONCLAR GONÇALVES" w:date="2017-07-15T18:03:00Z">
        <w:r w:rsidR="00B765B5">
          <w:t xml:space="preserve"> FALAR QUE, AL</w:t>
        </w:r>
      </w:ins>
      <w:ins w:id="103" w:author="LUISA NOVARA MONCLAR GONÇALVES" w:date="2017-07-15T18:05:00Z">
        <w:r w:rsidR="00B765B5">
          <w:t xml:space="preserve">ÉM DISSO, A INTERAÇÃO </w:t>
        </w:r>
      </w:ins>
      <w:ins w:id="104" w:author="LUISA NOVARA MONCLAR GONÇALVES" w:date="2017-07-15T18:06:00Z">
        <w:r w:rsidR="00B765B5">
          <w:t>ENTRE DISTÚRBIO E</w:t>
        </w:r>
      </w:ins>
      <w:ins w:id="105" w:author="LUISA NOVARA MONCLAR GONÇALVES" w:date="2017-07-15T18:05:00Z">
        <w:r w:rsidR="00B765B5">
          <w:t xml:space="preserve"> ESTRATÉGIA FAZ COM QUE INDIVÍDUOS LONGEVOS TENHAM MAIOR PROBABILIDADE DE SER ELIMINADOS NUMA CONDIÇÃO COM DISTÚRBIO MÁXIMO DO QUE </w:t>
        </w:r>
      </w:ins>
      <w:ins w:id="106" w:author="LUISA NOVARA MONCLAR GONÇALVES" w:date="2017-07-15T18:06:00Z">
        <w:r w:rsidR="00B765B5">
          <w:t>INDIVÍDUOS FECUNDOS NA AUSÊNCIA DE DISTÚRBIO?</w:t>
        </w:r>
      </w:ins>
      <w:ins w:id="107"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70A"/>
    <w:rsid w:val="000079DE"/>
    <w:rsid w:val="000101BB"/>
    <w:rsid w:val="000101ED"/>
    <w:rsid w:val="000164FE"/>
    <w:rsid w:val="000167AB"/>
    <w:rsid w:val="000178D8"/>
    <w:rsid w:val="0002060B"/>
    <w:rsid w:val="00021776"/>
    <w:rsid w:val="000240A7"/>
    <w:rsid w:val="00024CF9"/>
    <w:rsid w:val="00024D30"/>
    <w:rsid w:val="00027189"/>
    <w:rsid w:val="00033943"/>
    <w:rsid w:val="000403A7"/>
    <w:rsid w:val="00042344"/>
    <w:rsid w:val="00043B37"/>
    <w:rsid w:val="0004440B"/>
    <w:rsid w:val="00044F06"/>
    <w:rsid w:val="00050D46"/>
    <w:rsid w:val="000511F0"/>
    <w:rsid w:val="000515B8"/>
    <w:rsid w:val="00054D1B"/>
    <w:rsid w:val="0005556C"/>
    <w:rsid w:val="00060C6B"/>
    <w:rsid w:val="00062250"/>
    <w:rsid w:val="0006269D"/>
    <w:rsid w:val="00064D7F"/>
    <w:rsid w:val="000657CD"/>
    <w:rsid w:val="00072C56"/>
    <w:rsid w:val="000731B2"/>
    <w:rsid w:val="00073281"/>
    <w:rsid w:val="000739E8"/>
    <w:rsid w:val="00077AB1"/>
    <w:rsid w:val="00084A4C"/>
    <w:rsid w:val="000855B5"/>
    <w:rsid w:val="00085C73"/>
    <w:rsid w:val="00086AFC"/>
    <w:rsid w:val="00086CEC"/>
    <w:rsid w:val="0008729A"/>
    <w:rsid w:val="00091706"/>
    <w:rsid w:val="00091D0B"/>
    <w:rsid w:val="00091F47"/>
    <w:rsid w:val="000921E3"/>
    <w:rsid w:val="00092AC3"/>
    <w:rsid w:val="00094AE9"/>
    <w:rsid w:val="0009503A"/>
    <w:rsid w:val="00097117"/>
    <w:rsid w:val="00097D44"/>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2B71"/>
    <w:rsid w:val="000C2C3C"/>
    <w:rsid w:val="000C4F45"/>
    <w:rsid w:val="000C5276"/>
    <w:rsid w:val="000D0901"/>
    <w:rsid w:val="000D0E89"/>
    <w:rsid w:val="000D2177"/>
    <w:rsid w:val="000D2C82"/>
    <w:rsid w:val="000D3571"/>
    <w:rsid w:val="000D3D48"/>
    <w:rsid w:val="000E34DD"/>
    <w:rsid w:val="000E3DF4"/>
    <w:rsid w:val="000E459A"/>
    <w:rsid w:val="000E6484"/>
    <w:rsid w:val="000E64EF"/>
    <w:rsid w:val="000F5FAA"/>
    <w:rsid w:val="000F63F9"/>
    <w:rsid w:val="000F69F9"/>
    <w:rsid w:val="001019DE"/>
    <w:rsid w:val="00101FD3"/>
    <w:rsid w:val="00102275"/>
    <w:rsid w:val="00104769"/>
    <w:rsid w:val="001049EB"/>
    <w:rsid w:val="001050D7"/>
    <w:rsid w:val="001054C0"/>
    <w:rsid w:val="00105D4B"/>
    <w:rsid w:val="001074F6"/>
    <w:rsid w:val="0011031C"/>
    <w:rsid w:val="001110A8"/>
    <w:rsid w:val="00114C74"/>
    <w:rsid w:val="00116350"/>
    <w:rsid w:val="00117284"/>
    <w:rsid w:val="001203B2"/>
    <w:rsid w:val="00122583"/>
    <w:rsid w:val="00125981"/>
    <w:rsid w:val="001259FA"/>
    <w:rsid w:val="00127E0F"/>
    <w:rsid w:val="001310AB"/>
    <w:rsid w:val="00131447"/>
    <w:rsid w:val="00131495"/>
    <w:rsid w:val="00131534"/>
    <w:rsid w:val="00131D0E"/>
    <w:rsid w:val="0013246F"/>
    <w:rsid w:val="00132C18"/>
    <w:rsid w:val="00136972"/>
    <w:rsid w:val="00140EFD"/>
    <w:rsid w:val="00142D77"/>
    <w:rsid w:val="001448E2"/>
    <w:rsid w:val="00150098"/>
    <w:rsid w:val="00150D01"/>
    <w:rsid w:val="0015147C"/>
    <w:rsid w:val="0015276C"/>
    <w:rsid w:val="0015745B"/>
    <w:rsid w:val="00161E9F"/>
    <w:rsid w:val="001668A6"/>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794"/>
    <w:rsid w:val="00190D15"/>
    <w:rsid w:val="001914D5"/>
    <w:rsid w:val="0019438B"/>
    <w:rsid w:val="00194690"/>
    <w:rsid w:val="001970F7"/>
    <w:rsid w:val="001975ED"/>
    <w:rsid w:val="001A16E0"/>
    <w:rsid w:val="001A3338"/>
    <w:rsid w:val="001A5454"/>
    <w:rsid w:val="001B121B"/>
    <w:rsid w:val="001B148B"/>
    <w:rsid w:val="001B315A"/>
    <w:rsid w:val="001B3D57"/>
    <w:rsid w:val="001B4A89"/>
    <w:rsid w:val="001B65DB"/>
    <w:rsid w:val="001B7BC7"/>
    <w:rsid w:val="001C15D8"/>
    <w:rsid w:val="001C24C4"/>
    <w:rsid w:val="001C5F4F"/>
    <w:rsid w:val="001C6EB8"/>
    <w:rsid w:val="001D0869"/>
    <w:rsid w:val="001D48F6"/>
    <w:rsid w:val="001D5D1F"/>
    <w:rsid w:val="001D6F65"/>
    <w:rsid w:val="001E0170"/>
    <w:rsid w:val="001E3877"/>
    <w:rsid w:val="001E4399"/>
    <w:rsid w:val="001E5912"/>
    <w:rsid w:val="001E6A72"/>
    <w:rsid w:val="001E7161"/>
    <w:rsid w:val="001F3950"/>
    <w:rsid w:val="001F3C8B"/>
    <w:rsid w:val="001F4239"/>
    <w:rsid w:val="001F72C6"/>
    <w:rsid w:val="002031CC"/>
    <w:rsid w:val="00204ADA"/>
    <w:rsid w:val="00205EF8"/>
    <w:rsid w:val="0021257E"/>
    <w:rsid w:val="00214C88"/>
    <w:rsid w:val="00214EE3"/>
    <w:rsid w:val="00215110"/>
    <w:rsid w:val="00215838"/>
    <w:rsid w:val="00217170"/>
    <w:rsid w:val="002175DA"/>
    <w:rsid w:val="00217E34"/>
    <w:rsid w:val="00217F3C"/>
    <w:rsid w:val="00221C38"/>
    <w:rsid w:val="00221FC9"/>
    <w:rsid w:val="0022321F"/>
    <w:rsid w:val="00224795"/>
    <w:rsid w:val="00227A62"/>
    <w:rsid w:val="0023171B"/>
    <w:rsid w:val="002329F6"/>
    <w:rsid w:val="00233AB2"/>
    <w:rsid w:val="00237883"/>
    <w:rsid w:val="00237E00"/>
    <w:rsid w:val="00241AC3"/>
    <w:rsid w:val="00242A17"/>
    <w:rsid w:val="00244122"/>
    <w:rsid w:val="0024443A"/>
    <w:rsid w:val="00245514"/>
    <w:rsid w:val="00246865"/>
    <w:rsid w:val="00251327"/>
    <w:rsid w:val="00253596"/>
    <w:rsid w:val="00255AC9"/>
    <w:rsid w:val="0025667A"/>
    <w:rsid w:val="002617CF"/>
    <w:rsid w:val="00262BC6"/>
    <w:rsid w:val="00272690"/>
    <w:rsid w:val="00273BD8"/>
    <w:rsid w:val="002746AC"/>
    <w:rsid w:val="00276B18"/>
    <w:rsid w:val="00277208"/>
    <w:rsid w:val="002812D5"/>
    <w:rsid w:val="00282D2A"/>
    <w:rsid w:val="002840DD"/>
    <w:rsid w:val="00284545"/>
    <w:rsid w:val="0028471C"/>
    <w:rsid w:val="00293468"/>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6E76"/>
    <w:rsid w:val="002F092B"/>
    <w:rsid w:val="002F1CB0"/>
    <w:rsid w:val="002F2CFA"/>
    <w:rsid w:val="002F34A1"/>
    <w:rsid w:val="002F6813"/>
    <w:rsid w:val="002F6BF2"/>
    <w:rsid w:val="00300B04"/>
    <w:rsid w:val="003032B9"/>
    <w:rsid w:val="00303442"/>
    <w:rsid w:val="003047E3"/>
    <w:rsid w:val="0030553E"/>
    <w:rsid w:val="003063BD"/>
    <w:rsid w:val="003064FE"/>
    <w:rsid w:val="003075DA"/>
    <w:rsid w:val="00316175"/>
    <w:rsid w:val="003202C2"/>
    <w:rsid w:val="003208CC"/>
    <w:rsid w:val="00321AC2"/>
    <w:rsid w:val="00323CB7"/>
    <w:rsid w:val="003253AA"/>
    <w:rsid w:val="00327EBA"/>
    <w:rsid w:val="003316DB"/>
    <w:rsid w:val="00331D64"/>
    <w:rsid w:val="00332288"/>
    <w:rsid w:val="003329D8"/>
    <w:rsid w:val="0033356D"/>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2211"/>
    <w:rsid w:val="003B4C83"/>
    <w:rsid w:val="003B5F06"/>
    <w:rsid w:val="003B63F0"/>
    <w:rsid w:val="003B6C40"/>
    <w:rsid w:val="003C1497"/>
    <w:rsid w:val="003C2250"/>
    <w:rsid w:val="003C258D"/>
    <w:rsid w:val="003C2771"/>
    <w:rsid w:val="003C4B41"/>
    <w:rsid w:val="003C5A83"/>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3CE"/>
    <w:rsid w:val="00404C04"/>
    <w:rsid w:val="004061DE"/>
    <w:rsid w:val="00407EB7"/>
    <w:rsid w:val="004101F3"/>
    <w:rsid w:val="00410513"/>
    <w:rsid w:val="0041075A"/>
    <w:rsid w:val="004113D7"/>
    <w:rsid w:val="00411550"/>
    <w:rsid w:val="00411E24"/>
    <w:rsid w:val="004152A7"/>
    <w:rsid w:val="004155A9"/>
    <w:rsid w:val="0041631C"/>
    <w:rsid w:val="00417272"/>
    <w:rsid w:val="00417FC3"/>
    <w:rsid w:val="004205BD"/>
    <w:rsid w:val="00420E3C"/>
    <w:rsid w:val="00427587"/>
    <w:rsid w:val="00435373"/>
    <w:rsid w:val="004373AB"/>
    <w:rsid w:val="004413EC"/>
    <w:rsid w:val="004425B8"/>
    <w:rsid w:val="00443509"/>
    <w:rsid w:val="00443C59"/>
    <w:rsid w:val="00443CCE"/>
    <w:rsid w:val="00443E55"/>
    <w:rsid w:val="00443FED"/>
    <w:rsid w:val="0044487D"/>
    <w:rsid w:val="004462D6"/>
    <w:rsid w:val="004467EB"/>
    <w:rsid w:val="00453360"/>
    <w:rsid w:val="004551AD"/>
    <w:rsid w:val="00457151"/>
    <w:rsid w:val="004577C1"/>
    <w:rsid w:val="0046376B"/>
    <w:rsid w:val="00463805"/>
    <w:rsid w:val="004644F2"/>
    <w:rsid w:val="004645E9"/>
    <w:rsid w:val="00464CD1"/>
    <w:rsid w:val="00466F73"/>
    <w:rsid w:val="00472107"/>
    <w:rsid w:val="004764A1"/>
    <w:rsid w:val="00482BE0"/>
    <w:rsid w:val="004831FA"/>
    <w:rsid w:val="0048332B"/>
    <w:rsid w:val="004863CE"/>
    <w:rsid w:val="00486721"/>
    <w:rsid w:val="00487307"/>
    <w:rsid w:val="00490367"/>
    <w:rsid w:val="00490755"/>
    <w:rsid w:val="0049133C"/>
    <w:rsid w:val="00491A07"/>
    <w:rsid w:val="00493403"/>
    <w:rsid w:val="00493ED3"/>
    <w:rsid w:val="004942BC"/>
    <w:rsid w:val="00494B2C"/>
    <w:rsid w:val="00495093"/>
    <w:rsid w:val="00497960"/>
    <w:rsid w:val="004A5900"/>
    <w:rsid w:val="004A729D"/>
    <w:rsid w:val="004B02FE"/>
    <w:rsid w:val="004B0F9B"/>
    <w:rsid w:val="004B3553"/>
    <w:rsid w:val="004B3696"/>
    <w:rsid w:val="004B3BD8"/>
    <w:rsid w:val="004B49C9"/>
    <w:rsid w:val="004B4DAF"/>
    <w:rsid w:val="004B6143"/>
    <w:rsid w:val="004C0AB9"/>
    <w:rsid w:val="004C16DC"/>
    <w:rsid w:val="004C1F56"/>
    <w:rsid w:val="004C300E"/>
    <w:rsid w:val="004C4344"/>
    <w:rsid w:val="004C6929"/>
    <w:rsid w:val="004D088B"/>
    <w:rsid w:val="004D10BF"/>
    <w:rsid w:val="004D2836"/>
    <w:rsid w:val="004D33FD"/>
    <w:rsid w:val="004D3CED"/>
    <w:rsid w:val="004D4A04"/>
    <w:rsid w:val="004D558C"/>
    <w:rsid w:val="004D5F0D"/>
    <w:rsid w:val="004D65CA"/>
    <w:rsid w:val="004E1F10"/>
    <w:rsid w:val="004E3314"/>
    <w:rsid w:val="004E6FA7"/>
    <w:rsid w:val="004E7C76"/>
    <w:rsid w:val="004F0A51"/>
    <w:rsid w:val="004F122A"/>
    <w:rsid w:val="004F31D8"/>
    <w:rsid w:val="004F77DA"/>
    <w:rsid w:val="005013AF"/>
    <w:rsid w:val="00501EAC"/>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30DAD"/>
    <w:rsid w:val="005326EF"/>
    <w:rsid w:val="00533CF8"/>
    <w:rsid w:val="0053638B"/>
    <w:rsid w:val="00536D26"/>
    <w:rsid w:val="00537668"/>
    <w:rsid w:val="00537CB4"/>
    <w:rsid w:val="00537D39"/>
    <w:rsid w:val="005401BD"/>
    <w:rsid w:val="00540AB2"/>
    <w:rsid w:val="00540B97"/>
    <w:rsid w:val="0054296D"/>
    <w:rsid w:val="005434A3"/>
    <w:rsid w:val="005436E6"/>
    <w:rsid w:val="005452D9"/>
    <w:rsid w:val="00546EEE"/>
    <w:rsid w:val="005529A0"/>
    <w:rsid w:val="00553740"/>
    <w:rsid w:val="0055671A"/>
    <w:rsid w:val="005569DA"/>
    <w:rsid w:val="005608D5"/>
    <w:rsid w:val="00562B94"/>
    <w:rsid w:val="0056445A"/>
    <w:rsid w:val="00571ED3"/>
    <w:rsid w:val="0057257D"/>
    <w:rsid w:val="00572F73"/>
    <w:rsid w:val="00574723"/>
    <w:rsid w:val="0057491B"/>
    <w:rsid w:val="00576013"/>
    <w:rsid w:val="0057687D"/>
    <w:rsid w:val="00577D79"/>
    <w:rsid w:val="0058073D"/>
    <w:rsid w:val="0058191D"/>
    <w:rsid w:val="00581ECC"/>
    <w:rsid w:val="00581FE2"/>
    <w:rsid w:val="00582A11"/>
    <w:rsid w:val="00582AAF"/>
    <w:rsid w:val="005833EA"/>
    <w:rsid w:val="00587C8B"/>
    <w:rsid w:val="0059038D"/>
    <w:rsid w:val="005910D4"/>
    <w:rsid w:val="0059123E"/>
    <w:rsid w:val="00591339"/>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471B"/>
    <w:rsid w:val="005C4819"/>
    <w:rsid w:val="005C4FF0"/>
    <w:rsid w:val="005C5E85"/>
    <w:rsid w:val="005C77A5"/>
    <w:rsid w:val="005D2103"/>
    <w:rsid w:val="005D2276"/>
    <w:rsid w:val="005D497C"/>
    <w:rsid w:val="005D505A"/>
    <w:rsid w:val="005D6BA0"/>
    <w:rsid w:val="005D6CAF"/>
    <w:rsid w:val="005D6E96"/>
    <w:rsid w:val="005E213D"/>
    <w:rsid w:val="005E23A5"/>
    <w:rsid w:val="005E6B94"/>
    <w:rsid w:val="005F7453"/>
    <w:rsid w:val="00600D83"/>
    <w:rsid w:val="00601144"/>
    <w:rsid w:val="00607F89"/>
    <w:rsid w:val="0061053D"/>
    <w:rsid w:val="00611869"/>
    <w:rsid w:val="00612D86"/>
    <w:rsid w:val="006133E1"/>
    <w:rsid w:val="006179B0"/>
    <w:rsid w:val="00620136"/>
    <w:rsid w:val="0062298F"/>
    <w:rsid w:val="00623DD0"/>
    <w:rsid w:val="00624029"/>
    <w:rsid w:val="00624D09"/>
    <w:rsid w:val="00626B20"/>
    <w:rsid w:val="00626E3B"/>
    <w:rsid w:val="0063004E"/>
    <w:rsid w:val="00630AEF"/>
    <w:rsid w:val="00632DCF"/>
    <w:rsid w:val="00633CB3"/>
    <w:rsid w:val="0063797E"/>
    <w:rsid w:val="006423D3"/>
    <w:rsid w:val="006424E9"/>
    <w:rsid w:val="006426B2"/>
    <w:rsid w:val="00642C6C"/>
    <w:rsid w:val="00643413"/>
    <w:rsid w:val="006447F3"/>
    <w:rsid w:val="00645E09"/>
    <w:rsid w:val="00645EF6"/>
    <w:rsid w:val="006462DB"/>
    <w:rsid w:val="00646E3E"/>
    <w:rsid w:val="00647214"/>
    <w:rsid w:val="00647C9D"/>
    <w:rsid w:val="00650175"/>
    <w:rsid w:val="00652FDD"/>
    <w:rsid w:val="00654E37"/>
    <w:rsid w:val="00661EB0"/>
    <w:rsid w:val="0066472B"/>
    <w:rsid w:val="00665372"/>
    <w:rsid w:val="00665A61"/>
    <w:rsid w:val="00666655"/>
    <w:rsid w:val="00666FEF"/>
    <w:rsid w:val="00667268"/>
    <w:rsid w:val="00673AA7"/>
    <w:rsid w:val="00674395"/>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7C76"/>
    <w:rsid w:val="006D224F"/>
    <w:rsid w:val="006D244C"/>
    <w:rsid w:val="006D2756"/>
    <w:rsid w:val="006D2D02"/>
    <w:rsid w:val="006D39EA"/>
    <w:rsid w:val="006D5569"/>
    <w:rsid w:val="006D5BC4"/>
    <w:rsid w:val="006E06A3"/>
    <w:rsid w:val="006E517B"/>
    <w:rsid w:val="006E5D79"/>
    <w:rsid w:val="006E6EFD"/>
    <w:rsid w:val="006F1C2C"/>
    <w:rsid w:val="006F3195"/>
    <w:rsid w:val="006F4169"/>
    <w:rsid w:val="006F5866"/>
    <w:rsid w:val="007001F7"/>
    <w:rsid w:val="0070089E"/>
    <w:rsid w:val="00702A4A"/>
    <w:rsid w:val="0070363F"/>
    <w:rsid w:val="00705F26"/>
    <w:rsid w:val="0070668D"/>
    <w:rsid w:val="00710C7C"/>
    <w:rsid w:val="00711B2B"/>
    <w:rsid w:val="00713750"/>
    <w:rsid w:val="00714D67"/>
    <w:rsid w:val="00715755"/>
    <w:rsid w:val="00715BD0"/>
    <w:rsid w:val="0072283D"/>
    <w:rsid w:val="007239FF"/>
    <w:rsid w:val="007247A2"/>
    <w:rsid w:val="00724E53"/>
    <w:rsid w:val="007317EA"/>
    <w:rsid w:val="00731CD8"/>
    <w:rsid w:val="00731F1F"/>
    <w:rsid w:val="0073262E"/>
    <w:rsid w:val="007336CA"/>
    <w:rsid w:val="0073739E"/>
    <w:rsid w:val="00737A14"/>
    <w:rsid w:val="007406E8"/>
    <w:rsid w:val="00740751"/>
    <w:rsid w:val="0074201F"/>
    <w:rsid w:val="00743F8C"/>
    <w:rsid w:val="0075026E"/>
    <w:rsid w:val="00750E42"/>
    <w:rsid w:val="0075279E"/>
    <w:rsid w:val="00752B17"/>
    <w:rsid w:val="00752FFD"/>
    <w:rsid w:val="007531A2"/>
    <w:rsid w:val="007549FF"/>
    <w:rsid w:val="00756240"/>
    <w:rsid w:val="00757059"/>
    <w:rsid w:val="007577C2"/>
    <w:rsid w:val="0076102D"/>
    <w:rsid w:val="007640FC"/>
    <w:rsid w:val="007645CF"/>
    <w:rsid w:val="0076482E"/>
    <w:rsid w:val="007662D4"/>
    <w:rsid w:val="007665E2"/>
    <w:rsid w:val="0076698F"/>
    <w:rsid w:val="00770230"/>
    <w:rsid w:val="0077211C"/>
    <w:rsid w:val="00772A4A"/>
    <w:rsid w:val="00772AD3"/>
    <w:rsid w:val="00774670"/>
    <w:rsid w:val="00775889"/>
    <w:rsid w:val="00776A86"/>
    <w:rsid w:val="00777718"/>
    <w:rsid w:val="0077771C"/>
    <w:rsid w:val="007877E3"/>
    <w:rsid w:val="0079313A"/>
    <w:rsid w:val="00793294"/>
    <w:rsid w:val="0079346A"/>
    <w:rsid w:val="00793E3E"/>
    <w:rsid w:val="007944A2"/>
    <w:rsid w:val="00794B08"/>
    <w:rsid w:val="00794BEA"/>
    <w:rsid w:val="0079663D"/>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C0020"/>
    <w:rsid w:val="007C0241"/>
    <w:rsid w:val="007C3090"/>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7F7CAE"/>
    <w:rsid w:val="00802139"/>
    <w:rsid w:val="00802727"/>
    <w:rsid w:val="00802950"/>
    <w:rsid w:val="00803117"/>
    <w:rsid w:val="00804DA3"/>
    <w:rsid w:val="00804F81"/>
    <w:rsid w:val="00806F59"/>
    <w:rsid w:val="00811FA9"/>
    <w:rsid w:val="00814374"/>
    <w:rsid w:val="0081692B"/>
    <w:rsid w:val="00817F50"/>
    <w:rsid w:val="008200EA"/>
    <w:rsid w:val="008249C1"/>
    <w:rsid w:val="00826214"/>
    <w:rsid w:val="00826AF4"/>
    <w:rsid w:val="00827183"/>
    <w:rsid w:val="00830E2A"/>
    <w:rsid w:val="00832D93"/>
    <w:rsid w:val="00833E0F"/>
    <w:rsid w:val="00837825"/>
    <w:rsid w:val="00846EA4"/>
    <w:rsid w:val="00847014"/>
    <w:rsid w:val="00847BD0"/>
    <w:rsid w:val="00851806"/>
    <w:rsid w:val="00854C0B"/>
    <w:rsid w:val="00854D87"/>
    <w:rsid w:val="00856664"/>
    <w:rsid w:val="00857AA0"/>
    <w:rsid w:val="00857D3C"/>
    <w:rsid w:val="0086067D"/>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EDC"/>
    <w:rsid w:val="00885646"/>
    <w:rsid w:val="008856EC"/>
    <w:rsid w:val="008920BC"/>
    <w:rsid w:val="0089217E"/>
    <w:rsid w:val="008923BF"/>
    <w:rsid w:val="00894FBF"/>
    <w:rsid w:val="00895600"/>
    <w:rsid w:val="00897038"/>
    <w:rsid w:val="008A487A"/>
    <w:rsid w:val="008B1915"/>
    <w:rsid w:val="008B215C"/>
    <w:rsid w:val="008B28C7"/>
    <w:rsid w:val="008B2D5E"/>
    <w:rsid w:val="008B4504"/>
    <w:rsid w:val="008B6813"/>
    <w:rsid w:val="008B7639"/>
    <w:rsid w:val="008B7F8A"/>
    <w:rsid w:val="008C02FC"/>
    <w:rsid w:val="008C1219"/>
    <w:rsid w:val="008C2712"/>
    <w:rsid w:val="008C79FE"/>
    <w:rsid w:val="008D1275"/>
    <w:rsid w:val="008D2F8E"/>
    <w:rsid w:val="008D3B73"/>
    <w:rsid w:val="008D453A"/>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7D11"/>
    <w:rsid w:val="009111F2"/>
    <w:rsid w:val="009120DA"/>
    <w:rsid w:val="00912D09"/>
    <w:rsid w:val="00913201"/>
    <w:rsid w:val="00913838"/>
    <w:rsid w:val="00914B8A"/>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42A6"/>
    <w:rsid w:val="009655F4"/>
    <w:rsid w:val="00966A87"/>
    <w:rsid w:val="00971BFC"/>
    <w:rsid w:val="00972CB9"/>
    <w:rsid w:val="009763D2"/>
    <w:rsid w:val="0097706B"/>
    <w:rsid w:val="00980F59"/>
    <w:rsid w:val="00982FBA"/>
    <w:rsid w:val="00986EAA"/>
    <w:rsid w:val="00994265"/>
    <w:rsid w:val="00994B99"/>
    <w:rsid w:val="009A103B"/>
    <w:rsid w:val="009A2B6B"/>
    <w:rsid w:val="009A4DB5"/>
    <w:rsid w:val="009A56DA"/>
    <w:rsid w:val="009A5CB9"/>
    <w:rsid w:val="009A5CCF"/>
    <w:rsid w:val="009A7F04"/>
    <w:rsid w:val="009B28B4"/>
    <w:rsid w:val="009B303A"/>
    <w:rsid w:val="009B686A"/>
    <w:rsid w:val="009C139B"/>
    <w:rsid w:val="009C31B9"/>
    <w:rsid w:val="009C3FA4"/>
    <w:rsid w:val="009C6542"/>
    <w:rsid w:val="009C7C0A"/>
    <w:rsid w:val="009D49C9"/>
    <w:rsid w:val="009D4ADC"/>
    <w:rsid w:val="009D4D35"/>
    <w:rsid w:val="009D75F6"/>
    <w:rsid w:val="009E081B"/>
    <w:rsid w:val="009E0B93"/>
    <w:rsid w:val="009E0E7D"/>
    <w:rsid w:val="009E225A"/>
    <w:rsid w:val="009E274D"/>
    <w:rsid w:val="009E2AA5"/>
    <w:rsid w:val="009E2F30"/>
    <w:rsid w:val="009E31E9"/>
    <w:rsid w:val="009E379A"/>
    <w:rsid w:val="009E3916"/>
    <w:rsid w:val="009E4037"/>
    <w:rsid w:val="009E4807"/>
    <w:rsid w:val="009E71A2"/>
    <w:rsid w:val="009E7DE0"/>
    <w:rsid w:val="009F1BD2"/>
    <w:rsid w:val="009F32C0"/>
    <w:rsid w:val="009F3829"/>
    <w:rsid w:val="009F4D84"/>
    <w:rsid w:val="00A0132D"/>
    <w:rsid w:val="00A01D5D"/>
    <w:rsid w:val="00A02035"/>
    <w:rsid w:val="00A03992"/>
    <w:rsid w:val="00A04662"/>
    <w:rsid w:val="00A10482"/>
    <w:rsid w:val="00A127DC"/>
    <w:rsid w:val="00A13127"/>
    <w:rsid w:val="00A139DD"/>
    <w:rsid w:val="00A1595D"/>
    <w:rsid w:val="00A15F1C"/>
    <w:rsid w:val="00A17EB2"/>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449D"/>
    <w:rsid w:val="00A84C36"/>
    <w:rsid w:val="00A87DAB"/>
    <w:rsid w:val="00A9211D"/>
    <w:rsid w:val="00A939D9"/>
    <w:rsid w:val="00A9438A"/>
    <w:rsid w:val="00A966F8"/>
    <w:rsid w:val="00AA003A"/>
    <w:rsid w:val="00AA0EE9"/>
    <w:rsid w:val="00AA1826"/>
    <w:rsid w:val="00AA3EB9"/>
    <w:rsid w:val="00AA4591"/>
    <w:rsid w:val="00AA607D"/>
    <w:rsid w:val="00AA6487"/>
    <w:rsid w:val="00AA7B38"/>
    <w:rsid w:val="00AB2ACA"/>
    <w:rsid w:val="00AB32FA"/>
    <w:rsid w:val="00AB7F42"/>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304BF"/>
    <w:rsid w:val="00B3521F"/>
    <w:rsid w:val="00B36898"/>
    <w:rsid w:val="00B36C92"/>
    <w:rsid w:val="00B36FF3"/>
    <w:rsid w:val="00B40C7D"/>
    <w:rsid w:val="00B42CF6"/>
    <w:rsid w:val="00B45105"/>
    <w:rsid w:val="00B46071"/>
    <w:rsid w:val="00B4678E"/>
    <w:rsid w:val="00B467E2"/>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F8F"/>
    <w:rsid w:val="00B864E1"/>
    <w:rsid w:val="00B87405"/>
    <w:rsid w:val="00B87C3D"/>
    <w:rsid w:val="00B90897"/>
    <w:rsid w:val="00B914CF"/>
    <w:rsid w:val="00B91786"/>
    <w:rsid w:val="00B91CD7"/>
    <w:rsid w:val="00B93092"/>
    <w:rsid w:val="00B93E0A"/>
    <w:rsid w:val="00B95ABD"/>
    <w:rsid w:val="00B966AC"/>
    <w:rsid w:val="00B96B36"/>
    <w:rsid w:val="00B97017"/>
    <w:rsid w:val="00BA01C2"/>
    <w:rsid w:val="00BA44C8"/>
    <w:rsid w:val="00BB2E49"/>
    <w:rsid w:val="00BB372F"/>
    <w:rsid w:val="00BB521F"/>
    <w:rsid w:val="00BB5492"/>
    <w:rsid w:val="00BC2316"/>
    <w:rsid w:val="00BC2AAA"/>
    <w:rsid w:val="00BC3464"/>
    <w:rsid w:val="00BC5EF9"/>
    <w:rsid w:val="00BC6525"/>
    <w:rsid w:val="00BD0E59"/>
    <w:rsid w:val="00BD36E3"/>
    <w:rsid w:val="00BD402C"/>
    <w:rsid w:val="00BD5B05"/>
    <w:rsid w:val="00BD5BC4"/>
    <w:rsid w:val="00BD5D75"/>
    <w:rsid w:val="00BE188A"/>
    <w:rsid w:val="00BF02FE"/>
    <w:rsid w:val="00BF1B44"/>
    <w:rsid w:val="00BF28A4"/>
    <w:rsid w:val="00BF2EE3"/>
    <w:rsid w:val="00BF55C3"/>
    <w:rsid w:val="00BF6CE8"/>
    <w:rsid w:val="00C004CF"/>
    <w:rsid w:val="00C00574"/>
    <w:rsid w:val="00C0372E"/>
    <w:rsid w:val="00C0633A"/>
    <w:rsid w:val="00C064F1"/>
    <w:rsid w:val="00C0681A"/>
    <w:rsid w:val="00C0716E"/>
    <w:rsid w:val="00C0761E"/>
    <w:rsid w:val="00C10617"/>
    <w:rsid w:val="00C11571"/>
    <w:rsid w:val="00C11715"/>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3009F"/>
    <w:rsid w:val="00C30FAF"/>
    <w:rsid w:val="00C31C94"/>
    <w:rsid w:val="00C32255"/>
    <w:rsid w:val="00C334EF"/>
    <w:rsid w:val="00C375EF"/>
    <w:rsid w:val="00C379F8"/>
    <w:rsid w:val="00C37C91"/>
    <w:rsid w:val="00C41845"/>
    <w:rsid w:val="00C4377E"/>
    <w:rsid w:val="00C4378D"/>
    <w:rsid w:val="00C449C3"/>
    <w:rsid w:val="00C45283"/>
    <w:rsid w:val="00C45EE3"/>
    <w:rsid w:val="00C4684F"/>
    <w:rsid w:val="00C52A3B"/>
    <w:rsid w:val="00C569D9"/>
    <w:rsid w:val="00C56A0C"/>
    <w:rsid w:val="00C5719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A04D5"/>
    <w:rsid w:val="00CA3DA8"/>
    <w:rsid w:val="00CA4175"/>
    <w:rsid w:val="00CA7945"/>
    <w:rsid w:val="00CB0798"/>
    <w:rsid w:val="00CB0C0B"/>
    <w:rsid w:val="00CB1183"/>
    <w:rsid w:val="00CB18CB"/>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A3A"/>
    <w:rsid w:val="00D160F8"/>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20AC"/>
    <w:rsid w:val="00D72861"/>
    <w:rsid w:val="00D728AB"/>
    <w:rsid w:val="00D74516"/>
    <w:rsid w:val="00D76700"/>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F0315"/>
    <w:rsid w:val="00DF03A4"/>
    <w:rsid w:val="00DF14D3"/>
    <w:rsid w:val="00DF17C4"/>
    <w:rsid w:val="00DF6FFA"/>
    <w:rsid w:val="00E0047B"/>
    <w:rsid w:val="00E01012"/>
    <w:rsid w:val="00E01362"/>
    <w:rsid w:val="00E01B91"/>
    <w:rsid w:val="00E01D36"/>
    <w:rsid w:val="00E020E6"/>
    <w:rsid w:val="00E058DE"/>
    <w:rsid w:val="00E05C19"/>
    <w:rsid w:val="00E060B7"/>
    <w:rsid w:val="00E075B0"/>
    <w:rsid w:val="00E13A9D"/>
    <w:rsid w:val="00E14C2C"/>
    <w:rsid w:val="00E14E8A"/>
    <w:rsid w:val="00E16F99"/>
    <w:rsid w:val="00E20F9E"/>
    <w:rsid w:val="00E21868"/>
    <w:rsid w:val="00E21BF7"/>
    <w:rsid w:val="00E222DF"/>
    <w:rsid w:val="00E22890"/>
    <w:rsid w:val="00E25784"/>
    <w:rsid w:val="00E259A5"/>
    <w:rsid w:val="00E27BB9"/>
    <w:rsid w:val="00E320D2"/>
    <w:rsid w:val="00E325BB"/>
    <w:rsid w:val="00E3329B"/>
    <w:rsid w:val="00E3468F"/>
    <w:rsid w:val="00E375F1"/>
    <w:rsid w:val="00E433F6"/>
    <w:rsid w:val="00E44048"/>
    <w:rsid w:val="00E4426D"/>
    <w:rsid w:val="00E506DB"/>
    <w:rsid w:val="00E51A81"/>
    <w:rsid w:val="00E54C35"/>
    <w:rsid w:val="00E560BA"/>
    <w:rsid w:val="00E56727"/>
    <w:rsid w:val="00E60AA9"/>
    <w:rsid w:val="00E60CE3"/>
    <w:rsid w:val="00E622DE"/>
    <w:rsid w:val="00E631FF"/>
    <w:rsid w:val="00E632CA"/>
    <w:rsid w:val="00E63612"/>
    <w:rsid w:val="00E6367D"/>
    <w:rsid w:val="00E63AF8"/>
    <w:rsid w:val="00E70941"/>
    <w:rsid w:val="00E763AE"/>
    <w:rsid w:val="00E77290"/>
    <w:rsid w:val="00E80680"/>
    <w:rsid w:val="00E8085F"/>
    <w:rsid w:val="00E811B1"/>
    <w:rsid w:val="00E82FFC"/>
    <w:rsid w:val="00E839DA"/>
    <w:rsid w:val="00E86FCF"/>
    <w:rsid w:val="00E91A7E"/>
    <w:rsid w:val="00E92747"/>
    <w:rsid w:val="00E94AEC"/>
    <w:rsid w:val="00E95BDB"/>
    <w:rsid w:val="00E96CC3"/>
    <w:rsid w:val="00E96EBA"/>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D290C"/>
    <w:rsid w:val="00ED2A09"/>
    <w:rsid w:val="00ED2F24"/>
    <w:rsid w:val="00ED48B4"/>
    <w:rsid w:val="00EE5CDD"/>
    <w:rsid w:val="00EF0AFB"/>
    <w:rsid w:val="00EF3B71"/>
    <w:rsid w:val="00EF4509"/>
    <w:rsid w:val="00EF46EC"/>
    <w:rsid w:val="00EF4849"/>
    <w:rsid w:val="00EF60AE"/>
    <w:rsid w:val="00EF7DCE"/>
    <w:rsid w:val="00F032A4"/>
    <w:rsid w:val="00F06769"/>
    <w:rsid w:val="00F070E4"/>
    <w:rsid w:val="00F072FE"/>
    <w:rsid w:val="00F10E2E"/>
    <w:rsid w:val="00F12153"/>
    <w:rsid w:val="00F13517"/>
    <w:rsid w:val="00F13B34"/>
    <w:rsid w:val="00F145C1"/>
    <w:rsid w:val="00F14EA6"/>
    <w:rsid w:val="00F16F73"/>
    <w:rsid w:val="00F21BFE"/>
    <w:rsid w:val="00F21DA5"/>
    <w:rsid w:val="00F227F3"/>
    <w:rsid w:val="00F23E98"/>
    <w:rsid w:val="00F25A9F"/>
    <w:rsid w:val="00F25FC4"/>
    <w:rsid w:val="00F2629D"/>
    <w:rsid w:val="00F326B5"/>
    <w:rsid w:val="00F32B45"/>
    <w:rsid w:val="00F32E7A"/>
    <w:rsid w:val="00F3480A"/>
    <w:rsid w:val="00F37518"/>
    <w:rsid w:val="00F4115E"/>
    <w:rsid w:val="00F422F3"/>
    <w:rsid w:val="00F43A1C"/>
    <w:rsid w:val="00F449E1"/>
    <w:rsid w:val="00F4652D"/>
    <w:rsid w:val="00F51552"/>
    <w:rsid w:val="00F53065"/>
    <w:rsid w:val="00F56D76"/>
    <w:rsid w:val="00F57531"/>
    <w:rsid w:val="00F60B8E"/>
    <w:rsid w:val="00F613DF"/>
    <w:rsid w:val="00F70A2F"/>
    <w:rsid w:val="00F71533"/>
    <w:rsid w:val="00F71E11"/>
    <w:rsid w:val="00F73562"/>
    <w:rsid w:val="00F7670F"/>
    <w:rsid w:val="00F816DA"/>
    <w:rsid w:val="00F82604"/>
    <w:rsid w:val="00F8367D"/>
    <w:rsid w:val="00F85EE4"/>
    <w:rsid w:val="00F86277"/>
    <w:rsid w:val="00F90832"/>
    <w:rsid w:val="00F929D0"/>
    <w:rsid w:val="00F937CF"/>
    <w:rsid w:val="00F939DA"/>
    <w:rsid w:val="00F93A09"/>
    <w:rsid w:val="00F93A35"/>
    <w:rsid w:val="00F97B3D"/>
    <w:rsid w:val="00FA001F"/>
    <w:rsid w:val="00FA150F"/>
    <w:rsid w:val="00FA3539"/>
    <w:rsid w:val="00FA38CF"/>
    <w:rsid w:val="00FA6C47"/>
    <w:rsid w:val="00FB1310"/>
    <w:rsid w:val="00FB3A08"/>
    <w:rsid w:val="00FB3E8E"/>
    <w:rsid w:val="00FB7C88"/>
    <w:rsid w:val="00FC1C25"/>
    <w:rsid w:val="00FC2E07"/>
    <w:rsid w:val="00FC5A7D"/>
    <w:rsid w:val="00FC700B"/>
    <w:rsid w:val="00FC7EB6"/>
    <w:rsid w:val="00FD305F"/>
    <w:rsid w:val="00FD4D2F"/>
    <w:rsid w:val="00FD53DA"/>
    <w:rsid w:val="00FD6321"/>
    <w:rsid w:val="00FD6548"/>
    <w:rsid w:val="00FD706E"/>
    <w:rsid w:val="00FE103A"/>
    <w:rsid w:val="00FE2BF3"/>
    <w:rsid w:val="00FE33FF"/>
    <w:rsid w:val="00FE39E4"/>
    <w:rsid w:val="00FE54EC"/>
    <w:rsid w:val="00FE55B7"/>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tiff"/><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2.jpeg"/><Relationship Id="rId34" Type="http://schemas.openxmlformats.org/officeDocument/2006/relationships/image" Target="media/image23.emf"/><Relationship Id="rId35" Type="http://schemas.openxmlformats.org/officeDocument/2006/relationships/image" Target="media/image24.jpeg"/><Relationship Id="rId36" Type="http://schemas.openxmlformats.org/officeDocument/2006/relationships/fontTable" Target="fontTable.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DF5FD3-CB87-CD41-AF9D-9275E2D14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82</Pages>
  <Words>62045</Words>
  <Characters>353660</Characters>
  <Application>Microsoft Macintosh Word</Application>
  <DocSecurity>0</DocSecurity>
  <Lines>2947</Lines>
  <Paragraphs>8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4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70</cp:revision>
  <cp:lastPrinted>2017-07-15T15:14:00Z</cp:lastPrinted>
  <dcterms:created xsi:type="dcterms:W3CDTF">2017-07-15T15:14:00Z</dcterms:created>
  <dcterms:modified xsi:type="dcterms:W3CDTF">2017-07-1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